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54AD5" w14:textId="77777777" w:rsidR="00560817" w:rsidRPr="00F649EE" w:rsidRDefault="00560817" w:rsidP="00560817">
      <w:pPr>
        <w:rPr>
          <w:rFonts w:ascii="Arial" w:hAnsi="Arial" w:cs="Arial"/>
          <w:color w:val="000000"/>
          <w:sz w:val="20"/>
          <w:szCs w:val="20"/>
        </w:rPr>
      </w:pPr>
    </w:p>
    <w:p w14:paraId="2414B083" w14:textId="074A9D7E" w:rsidR="00560817" w:rsidRPr="00283309" w:rsidRDefault="00E235AD" w:rsidP="00560817">
      <w:pPr>
        <w:pStyle w:val="Caption"/>
        <w:rPr>
          <w:b/>
          <w:bCs/>
          <w:lang w:val="en-US"/>
        </w:rPr>
      </w:pPr>
      <w:bookmarkStart w:id="0" w:name="_GoBack"/>
      <w:r w:rsidRPr="00E235AD">
        <w:rPr>
          <w:rFonts w:ascii="Arial" w:hAnsi="Arial" w:cs="Arial"/>
          <w:b/>
          <w:color w:val="000000" w:themeColor="text1"/>
          <w:sz w:val="20"/>
          <w:szCs w:val="20"/>
          <w:lang w:val="en-GB"/>
        </w:rPr>
        <w:t>Supplementary file 1</w:t>
      </w:r>
      <w:r w:rsidR="00560817" w:rsidRPr="00F3555A">
        <w:rPr>
          <w:rFonts w:ascii="Arial" w:hAnsi="Arial" w:cs="Arial"/>
          <w:b/>
          <w:color w:val="000000"/>
          <w:sz w:val="20"/>
          <w:szCs w:val="20"/>
          <w:lang w:val="en-US"/>
        </w:rPr>
        <w:t xml:space="preserve">. </w:t>
      </w:r>
      <w:r w:rsidR="00560817" w:rsidRPr="00F3555A">
        <w:rPr>
          <w:rFonts w:ascii="Arial" w:hAnsi="Arial" w:cs="Arial"/>
          <w:i w:val="0"/>
          <w:color w:val="000000" w:themeColor="text1"/>
          <w:sz w:val="20"/>
          <w:szCs w:val="20"/>
          <w:lang w:val="en-US"/>
        </w:rPr>
        <w:t xml:space="preserve">Overview of the </w:t>
      </w:r>
      <w:r w:rsidR="00560817">
        <w:rPr>
          <w:rFonts w:ascii="Arial" w:hAnsi="Arial" w:cs="Arial"/>
          <w:i w:val="0"/>
          <w:color w:val="000000" w:themeColor="text1"/>
          <w:sz w:val="20"/>
          <w:szCs w:val="20"/>
          <w:lang w:val="en-US"/>
        </w:rPr>
        <w:t>42</w:t>
      </w:r>
      <w:r w:rsidR="00560817" w:rsidRPr="00F3555A">
        <w:rPr>
          <w:rFonts w:ascii="Arial" w:hAnsi="Arial" w:cs="Arial"/>
          <w:i w:val="0"/>
          <w:color w:val="000000" w:themeColor="text1"/>
          <w:sz w:val="20"/>
          <w:szCs w:val="20"/>
          <w:lang w:val="en-US"/>
        </w:rPr>
        <w:t xml:space="preserve"> RCTs or quasi-RCTs included in the systematic review and meta-analysis. The underlined antibiotics indicate that resistance measurements were made for this antibiotic, reported and extractable from the studies. </w:t>
      </w:r>
      <w:r w:rsidR="00560817">
        <w:rPr>
          <w:rFonts w:ascii="Arial" w:hAnsi="Arial" w:cs="Arial"/>
          <w:i w:val="0"/>
          <w:color w:val="000000" w:themeColor="text1"/>
          <w:sz w:val="20"/>
          <w:szCs w:val="20"/>
          <w:lang w:val="en-US"/>
        </w:rPr>
        <w:t xml:space="preserve">Justification for resistance outcome extraction is given in </w:t>
      </w:r>
      <w:r w:rsidR="00314B17">
        <w:rPr>
          <w:rFonts w:ascii="Arial" w:hAnsi="Arial" w:cs="Arial"/>
          <w:i w:val="0"/>
          <w:color w:val="000000" w:themeColor="text1"/>
          <w:sz w:val="20"/>
          <w:szCs w:val="20"/>
          <w:lang w:val="en-US"/>
        </w:rPr>
        <w:t>Appendix 3 – table 1</w:t>
      </w:r>
      <w:r w:rsidR="00560817">
        <w:rPr>
          <w:rFonts w:ascii="Arial" w:hAnsi="Arial" w:cs="Arial"/>
          <w:i w:val="0"/>
          <w:color w:val="000000" w:themeColor="text1"/>
          <w:sz w:val="20"/>
          <w:szCs w:val="20"/>
          <w:lang w:val="en-US"/>
        </w:rPr>
        <w:t>.</w:t>
      </w:r>
    </w:p>
    <w:bookmarkEnd w:id="0"/>
    <w:p w14:paraId="48C450FB" w14:textId="77777777" w:rsidR="00560817" w:rsidRDefault="00560817" w:rsidP="00560817">
      <w:pPr>
        <w:keepNext/>
        <w:pBdr>
          <w:top w:val="nil"/>
          <w:left w:val="nil"/>
          <w:bottom w:val="nil"/>
          <w:right w:val="nil"/>
          <w:between w:val="nil"/>
        </w:pBdr>
        <w:spacing w:before="240" w:after="60"/>
        <w:contextualSpacing/>
        <w:rPr>
          <w:rFonts w:ascii="Arial" w:hAnsi="Arial" w:cs="Arial"/>
          <w:color w:val="000000"/>
          <w:sz w:val="20"/>
          <w:szCs w:val="20"/>
        </w:rPr>
      </w:pPr>
    </w:p>
    <w:p w14:paraId="2E637A49" w14:textId="77777777" w:rsidR="00560817" w:rsidRDefault="00560817" w:rsidP="00560817">
      <w:pPr>
        <w:keepNext/>
        <w:pBdr>
          <w:top w:val="nil"/>
          <w:left w:val="nil"/>
          <w:bottom w:val="nil"/>
          <w:right w:val="nil"/>
          <w:between w:val="nil"/>
        </w:pBdr>
        <w:spacing w:before="240" w:after="60"/>
        <w:contextualSpacing/>
        <w:rPr>
          <w:rFonts w:ascii="Arial" w:hAnsi="Arial" w:cs="Arial"/>
          <w:b/>
          <w:color w:val="000000"/>
          <w:sz w:val="20"/>
          <w:szCs w:val="20"/>
        </w:rPr>
      </w:pPr>
    </w:p>
    <w:tbl>
      <w:tblPr>
        <w:tblStyle w:val="ListTable1Light-Accent31"/>
        <w:tblW w:w="14425" w:type="dxa"/>
        <w:tblLayout w:type="fixed"/>
        <w:tblLook w:val="04A0" w:firstRow="1" w:lastRow="0" w:firstColumn="1" w:lastColumn="0" w:noHBand="0" w:noVBand="1"/>
      </w:tblPr>
      <w:tblGrid>
        <w:gridCol w:w="1134"/>
        <w:gridCol w:w="1533"/>
        <w:gridCol w:w="1624"/>
        <w:gridCol w:w="143"/>
        <w:gridCol w:w="2193"/>
        <w:gridCol w:w="1453"/>
        <w:gridCol w:w="1701"/>
        <w:gridCol w:w="1500"/>
        <w:gridCol w:w="3036"/>
        <w:gridCol w:w="108"/>
      </w:tblGrid>
      <w:tr w:rsidR="00560817" w:rsidRPr="00F3555A" w14:paraId="11F52592" w14:textId="77777777" w:rsidTr="00560817">
        <w:trPr>
          <w:gridAfter w:val="1"/>
          <w:cnfStyle w:val="100000000000" w:firstRow="1" w:lastRow="0" w:firstColumn="0" w:lastColumn="0" w:oddVBand="0" w:evenVBand="0" w:oddHBand="0" w:evenHBand="0" w:firstRowFirstColumn="0" w:firstRowLastColumn="0" w:lastRowFirstColumn="0" w:lastRowLastColumn="0"/>
          <w:wAfter w:w="108" w:type="dxa"/>
          <w:trHeight w:val="730"/>
        </w:trPr>
        <w:tc>
          <w:tcPr>
            <w:cnfStyle w:val="001000000000" w:firstRow="0" w:lastRow="0" w:firstColumn="1" w:lastColumn="0" w:oddVBand="0" w:evenVBand="0" w:oddHBand="0" w:evenHBand="0" w:firstRowFirstColumn="0" w:firstRowLastColumn="0" w:lastRowFirstColumn="0" w:lastRowLastColumn="0"/>
            <w:tcW w:w="1134" w:type="dxa"/>
          </w:tcPr>
          <w:p w14:paraId="395718D6" w14:textId="77777777" w:rsidR="00560817" w:rsidRPr="00F3555A" w:rsidRDefault="00560817" w:rsidP="00560817">
            <w:pPr>
              <w:rPr>
                <w:rFonts w:ascii="Times New Roman" w:eastAsia="Times New Roman" w:hAnsi="Times New Roman" w:cs="Times New Roman"/>
                <w:smallCaps/>
                <w:color w:val="5A5A5A"/>
                <w:lang w:val="en-GB"/>
              </w:rPr>
            </w:pPr>
            <w:r w:rsidRPr="00F3555A">
              <w:rPr>
                <w:rFonts w:ascii="Times New Roman" w:eastAsia="Times New Roman" w:hAnsi="Times New Roman" w:cs="Times New Roman"/>
                <w:smallCaps/>
                <w:color w:val="5A5A5A"/>
                <w:lang w:val="en-GB"/>
              </w:rPr>
              <w:t>Study</w:t>
            </w:r>
          </w:p>
        </w:tc>
        <w:tc>
          <w:tcPr>
            <w:tcW w:w="1533" w:type="dxa"/>
          </w:tcPr>
          <w:p w14:paraId="5D60AD2C" w14:textId="77777777" w:rsidR="00560817" w:rsidRPr="00F3555A" w:rsidRDefault="00560817" w:rsidP="0056081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mallCaps/>
                <w:color w:val="5A5A5A"/>
                <w:lang w:val="en-GB"/>
              </w:rPr>
            </w:pPr>
            <w:r w:rsidRPr="00F3555A">
              <w:rPr>
                <w:rFonts w:ascii="Times New Roman" w:eastAsia="Times New Roman" w:hAnsi="Times New Roman" w:cs="Times New Roman"/>
                <w:smallCaps/>
                <w:color w:val="5A5A5A"/>
                <w:lang w:val="en-GB"/>
              </w:rPr>
              <w:t>Type Of Study</w:t>
            </w:r>
          </w:p>
        </w:tc>
        <w:tc>
          <w:tcPr>
            <w:tcW w:w="1767" w:type="dxa"/>
            <w:gridSpan w:val="2"/>
          </w:tcPr>
          <w:p w14:paraId="60E04C3F" w14:textId="77777777" w:rsidR="00560817" w:rsidRPr="00F3555A" w:rsidRDefault="00560817" w:rsidP="0056081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mallCaps/>
                <w:color w:val="5A5A5A"/>
                <w:lang w:val="en-GB"/>
              </w:rPr>
            </w:pPr>
            <w:r w:rsidRPr="00F3555A">
              <w:rPr>
                <w:rFonts w:ascii="Times New Roman" w:eastAsia="Times New Roman" w:hAnsi="Times New Roman" w:cs="Times New Roman"/>
                <w:smallCaps/>
                <w:color w:val="5A5A5A"/>
                <w:lang w:val="en-GB"/>
              </w:rPr>
              <w:t>Focused pathogen/ Reason for antibiotic treatment</w:t>
            </w:r>
          </w:p>
        </w:tc>
        <w:tc>
          <w:tcPr>
            <w:tcW w:w="2193" w:type="dxa"/>
          </w:tcPr>
          <w:p w14:paraId="17D9EFDF" w14:textId="77777777" w:rsidR="00560817" w:rsidRPr="00F3555A" w:rsidRDefault="00560817" w:rsidP="0056081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mallCaps/>
                <w:color w:val="5A5A5A"/>
                <w:lang w:val="en-GB"/>
              </w:rPr>
            </w:pPr>
            <w:r w:rsidRPr="00F3555A">
              <w:rPr>
                <w:rFonts w:ascii="Times New Roman" w:eastAsia="Times New Roman" w:hAnsi="Times New Roman" w:cs="Times New Roman"/>
                <w:smallCaps/>
                <w:color w:val="5A5A5A"/>
                <w:lang w:val="en-GB"/>
              </w:rPr>
              <w:t>Objective(S)</w:t>
            </w:r>
          </w:p>
        </w:tc>
        <w:tc>
          <w:tcPr>
            <w:tcW w:w="3154" w:type="dxa"/>
            <w:gridSpan w:val="2"/>
          </w:tcPr>
          <w:p w14:paraId="1ED3EF77" w14:textId="77777777" w:rsidR="00560817" w:rsidRPr="00F3555A" w:rsidRDefault="00560817" w:rsidP="0056081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mallCaps/>
                <w:color w:val="5A5A5A"/>
                <w:lang w:val="en-GB"/>
              </w:rPr>
            </w:pPr>
            <w:r w:rsidRPr="00F3555A">
              <w:rPr>
                <w:rFonts w:ascii="Times New Roman" w:eastAsia="Times New Roman" w:hAnsi="Times New Roman" w:cs="Times New Roman"/>
                <w:smallCaps/>
                <w:color w:val="5A5A5A"/>
                <w:lang w:val="en-GB"/>
              </w:rPr>
              <w:t>Antibiotics used in Study arms</w:t>
            </w:r>
          </w:p>
        </w:tc>
        <w:tc>
          <w:tcPr>
            <w:tcW w:w="1500" w:type="dxa"/>
          </w:tcPr>
          <w:p w14:paraId="43967D93" w14:textId="77777777" w:rsidR="00560817" w:rsidRPr="00F3555A" w:rsidRDefault="00560817" w:rsidP="0056081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mallCaps/>
                <w:color w:val="5A5A5A"/>
                <w:lang w:val="en-GB"/>
              </w:rPr>
            </w:pPr>
            <w:r w:rsidRPr="00F3555A">
              <w:rPr>
                <w:rFonts w:ascii="Times New Roman" w:eastAsia="Times New Roman" w:hAnsi="Times New Roman" w:cs="Times New Roman"/>
                <w:smallCaps/>
                <w:color w:val="5A5A5A"/>
                <w:lang w:val="en-GB"/>
              </w:rPr>
              <w:t>Explicit Definition Of Resistance Outcome</w:t>
            </w:r>
          </w:p>
        </w:tc>
        <w:tc>
          <w:tcPr>
            <w:tcW w:w="3036" w:type="dxa"/>
          </w:tcPr>
          <w:p w14:paraId="7F5C45F8" w14:textId="77777777" w:rsidR="00560817" w:rsidRPr="00F3555A" w:rsidRDefault="00560817" w:rsidP="0056081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mallCaps/>
                <w:color w:val="5A5A5A"/>
                <w:lang w:val="en-GB"/>
              </w:rPr>
            </w:pPr>
            <w:r w:rsidRPr="00F3555A">
              <w:rPr>
                <w:rFonts w:ascii="Times New Roman" w:eastAsia="Times New Roman" w:hAnsi="Times New Roman" w:cs="Times New Roman"/>
                <w:smallCaps/>
                <w:color w:val="5A5A5A"/>
                <w:lang w:val="en-GB"/>
              </w:rPr>
              <w:t>Secondary Outcomes extracted</w:t>
            </w:r>
          </w:p>
        </w:tc>
      </w:tr>
      <w:tr w:rsidR="00560817" w:rsidRPr="00F3555A" w14:paraId="78B4ACB6"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730"/>
        </w:trPr>
        <w:tc>
          <w:tcPr>
            <w:cnfStyle w:val="001000000000" w:firstRow="0" w:lastRow="0" w:firstColumn="1" w:lastColumn="0" w:oddVBand="0" w:evenVBand="0" w:oddHBand="0" w:evenHBand="0" w:firstRowFirstColumn="0" w:firstRowLastColumn="0" w:lastRowFirstColumn="0" w:lastRowLastColumn="0"/>
            <w:tcW w:w="1134" w:type="dxa"/>
          </w:tcPr>
          <w:p w14:paraId="04AF09DD" w14:textId="77777777" w:rsidR="00560817" w:rsidRPr="00F3555A" w:rsidRDefault="00560817" w:rsidP="00560817">
            <w:pPr>
              <w:rPr>
                <w:rFonts w:ascii="Times New Roman" w:eastAsia="Times New Roman" w:hAnsi="Times New Roman" w:cs="Times New Roman"/>
                <w:smallCaps/>
                <w:color w:val="5A5A5A"/>
                <w:lang w:val="en-GB"/>
              </w:rPr>
            </w:pPr>
          </w:p>
        </w:tc>
        <w:tc>
          <w:tcPr>
            <w:tcW w:w="1533" w:type="dxa"/>
          </w:tcPr>
          <w:p w14:paraId="4A1A2320"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mallCaps/>
                <w:color w:val="5A5A5A"/>
                <w:lang w:val="en-GB"/>
              </w:rPr>
            </w:pPr>
          </w:p>
        </w:tc>
        <w:tc>
          <w:tcPr>
            <w:tcW w:w="1624" w:type="dxa"/>
          </w:tcPr>
          <w:p w14:paraId="67C2532C"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mallCaps/>
                <w:color w:val="5A5A5A"/>
                <w:lang w:val="en-GB"/>
              </w:rPr>
            </w:pPr>
          </w:p>
        </w:tc>
        <w:tc>
          <w:tcPr>
            <w:tcW w:w="2336" w:type="dxa"/>
            <w:gridSpan w:val="2"/>
          </w:tcPr>
          <w:p w14:paraId="24FDA2F1"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mallCaps/>
                <w:color w:val="5A5A5A"/>
                <w:lang w:val="en-GB"/>
              </w:rPr>
            </w:pPr>
          </w:p>
        </w:tc>
        <w:tc>
          <w:tcPr>
            <w:tcW w:w="1453" w:type="dxa"/>
          </w:tcPr>
          <w:p w14:paraId="3160B6DE"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mallCaps/>
                <w:color w:val="5A5A5A"/>
                <w:sz w:val="16"/>
                <w:szCs w:val="16"/>
                <w:lang w:val="en-GB"/>
              </w:rPr>
            </w:pPr>
            <w:r w:rsidRPr="00F3555A">
              <w:rPr>
                <w:rFonts w:ascii="Times New Roman" w:eastAsia="Times New Roman" w:hAnsi="Times New Roman" w:cs="Times New Roman"/>
                <w:smallCaps/>
                <w:color w:val="5A5A5A"/>
                <w:sz w:val="16"/>
                <w:szCs w:val="16"/>
                <w:lang w:val="en-GB"/>
              </w:rPr>
              <w:t>Less antibiotics</w:t>
            </w:r>
          </w:p>
        </w:tc>
        <w:tc>
          <w:tcPr>
            <w:tcW w:w="1701" w:type="dxa"/>
          </w:tcPr>
          <w:p w14:paraId="665428C8" w14:textId="77777777" w:rsidR="00560817" w:rsidRPr="00F3555A" w:rsidRDefault="00560817" w:rsidP="00560817">
            <w:pPr>
              <w:ind w:left="-106" w:firstLine="10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mallCaps/>
                <w:color w:val="5A5A5A"/>
                <w:sz w:val="16"/>
                <w:szCs w:val="16"/>
                <w:lang w:val="en-GB"/>
              </w:rPr>
            </w:pPr>
            <w:r w:rsidRPr="00F3555A">
              <w:rPr>
                <w:rFonts w:ascii="Times New Roman" w:eastAsia="Times New Roman" w:hAnsi="Times New Roman" w:cs="Times New Roman"/>
                <w:smallCaps/>
                <w:color w:val="5A5A5A"/>
                <w:sz w:val="16"/>
                <w:szCs w:val="16"/>
                <w:lang w:val="en-GB"/>
              </w:rPr>
              <w:t>More Antibiotics</w:t>
            </w:r>
          </w:p>
        </w:tc>
        <w:tc>
          <w:tcPr>
            <w:tcW w:w="1500" w:type="dxa"/>
          </w:tcPr>
          <w:p w14:paraId="45AD5B18"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mallCaps/>
                <w:color w:val="5A5A5A"/>
                <w:lang w:val="en-GB"/>
              </w:rPr>
            </w:pPr>
          </w:p>
        </w:tc>
        <w:tc>
          <w:tcPr>
            <w:tcW w:w="3036" w:type="dxa"/>
          </w:tcPr>
          <w:p w14:paraId="268C8AC7"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mallCaps/>
                <w:color w:val="5A5A5A"/>
                <w:lang w:val="en-GB"/>
              </w:rPr>
            </w:pPr>
          </w:p>
        </w:tc>
      </w:tr>
      <w:tr w:rsidR="00560817" w:rsidRPr="00F3555A" w14:paraId="4CED4672" w14:textId="77777777" w:rsidTr="00560817">
        <w:trPr>
          <w:gridAfter w:val="1"/>
          <w:wAfter w:w="108" w:type="dxa"/>
          <w:trHeight w:val="956"/>
        </w:trPr>
        <w:tc>
          <w:tcPr>
            <w:cnfStyle w:val="001000000000" w:firstRow="0" w:lastRow="0" w:firstColumn="1" w:lastColumn="0" w:oddVBand="0" w:evenVBand="0" w:oddHBand="0" w:evenHBand="0" w:firstRowFirstColumn="0" w:firstRowLastColumn="0" w:lastRowFirstColumn="0" w:lastRowLastColumn="0"/>
            <w:tcW w:w="1134" w:type="dxa"/>
          </w:tcPr>
          <w:p w14:paraId="4652B9B4" w14:textId="55F6D53E" w:rsidR="00560817" w:rsidRPr="00AA01E3" w:rsidRDefault="00560817" w:rsidP="00560817">
            <w:pPr>
              <w:rPr>
                <w:rFonts w:ascii="Times New Roman" w:eastAsia="Times New Roman" w:hAnsi="Times New Roman" w:cs="Times New Roman"/>
                <w:color w:val="595959"/>
                <w:sz w:val="20"/>
                <w:szCs w:val="20"/>
              </w:rPr>
            </w:pPr>
            <w:r w:rsidRPr="00F3555A">
              <w:rPr>
                <w:rFonts w:ascii="Times New Roman" w:eastAsia="Times New Roman" w:hAnsi="Times New Roman" w:cs="Times New Roman"/>
                <w:color w:val="595959"/>
                <w:sz w:val="20"/>
                <w:szCs w:val="20"/>
                <w:lang w:val="en-GB"/>
              </w:rPr>
              <w:fldChar w:fldCharType="begin"/>
            </w:r>
            <w:r w:rsidR="00235897">
              <w:rPr>
                <w:rFonts w:ascii="Times New Roman" w:eastAsia="Times New Roman" w:hAnsi="Times New Roman" w:cs="Times New Roman"/>
                <w:color w:val="595959"/>
                <w:sz w:val="20"/>
                <w:szCs w:val="20"/>
                <w:lang w:val="en-GB"/>
              </w:rPr>
              <w:instrText xml:space="preserve"> ADDIN EN.CITE &lt;EndNote&gt;&lt;Cite AuthorYear="1"&gt;&lt;Author&gt;Bender&lt;/Author&gt;&lt;Year&gt;1979&lt;/Year&gt;&lt;RecNum&gt;2699&lt;/RecNum&gt;&lt;DisplayText&gt;Bender et al. (1979)&lt;/DisplayText&gt;&lt;record&gt;&lt;rec-number&gt;2699&lt;/rec-number&gt;&lt;foreign-keys&gt;&lt;key app="EN" db-id="rs2fa5pp8wsvzne5aa35dpp45rexx9t9tfwz" timestamp="1686815834"&gt;2699&lt;/key&gt;&lt;/foreign-keys&gt;&lt;ref-type name="Journal Article"&gt;17&lt;/ref-type&gt;&lt;contributors&gt;&lt;authors&gt;&lt;author&gt;Bender, J. F.&lt;/author&gt;&lt;author&gt;Schimpff, S. C.&lt;/author&gt;&lt;author&gt;Young, V. M.&lt;/author&gt;&lt;author&gt;Fortner, C. L.&lt;/author&gt;&lt;author&gt;Brouillet, M. D.&lt;/author&gt;&lt;author&gt;Love, L. J.&lt;/author&gt;&lt;author&gt;Wiernik, P. H.&lt;/author&gt;&lt;/authors&gt;&lt;/contributors&gt;&lt;titles&gt;&lt;title&gt;Role of vancomycin as a component of oral nonabsorbable antibiotics for microbial suppression in leukemic patients&lt;/title&gt;&lt;secondary-title&gt;Antimicrobial agents and chemotherapy&lt;/secondary-title&gt;&lt;/titles&gt;&lt;periodical&gt;&lt;full-title&gt;Antimicrobial Agents and Chemotherapy&lt;/full-title&gt;&lt;/periodical&gt;&lt;pages&gt;455</w:instrText>
            </w:r>
            <w:r w:rsidR="00235897">
              <w:rPr>
                <w:rFonts w:ascii="Cambria Math" w:eastAsia="Times New Roman" w:hAnsi="Cambria Math" w:cs="Cambria Math"/>
                <w:color w:val="595959"/>
                <w:sz w:val="20"/>
                <w:szCs w:val="20"/>
                <w:lang w:val="en-GB"/>
              </w:rPr>
              <w:instrText>‐</w:instrText>
            </w:r>
            <w:r w:rsidR="00235897">
              <w:rPr>
                <w:rFonts w:ascii="Times New Roman" w:eastAsia="Times New Roman" w:hAnsi="Times New Roman" w:cs="Times New Roman"/>
                <w:color w:val="595959"/>
                <w:sz w:val="20"/>
                <w:szCs w:val="20"/>
                <w:lang w:val="en-GB"/>
              </w:rPr>
              <w:instrText>460&lt;/pages&gt;&lt;volume&gt;15&lt;/volume&gt;&lt;number&gt;3&lt;/number&gt;&lt;keywords&gt;&lt;keyword&gt;Adult&lt;/keyword&gt;&lt;keyword&gt;Bacterial Infections [complications, microbiology, *prevention &amp;amp; control]&lt;/keyword&gt;&lt;keyword&gt;Drug Combinations&lt;/keyword&gt;&lt;keyword&gt;Drug Resistance, Microbial&lt;/keyword&gt;&lt;keyword&gt;Gentamicins [therapeutic use]&lt;/keyword&gt;&lt;keyword&gt;Humans&lt;/keyword&gt;&lt;keyword&gt;Intestinal Absorption&lt;/keyword&gt;&lt;keyword&gt;Leukemia [*complications]&lt;/keyword&gt;&lt;keyword&gt;Patient Compliance&lt;/keyword&gt;&lt;keyword&gt;Vancomycin [adverse effects, metabolism, *therapeutic use]&lt;/keyword&gt;&lt;/keywords&gt;&lt;dates&gt;&lt;year&gt;1979&lt;/year&gt;&lt;/dates&gt;&lt;accession-num&gt;CN-00020799&lt;/accession-num&gt;&lt;urls&gt;&lt;related-urls&gt;&lt;url&gt;https://www.cochranelibrary.com/central/doi/10.1002/central/CN-00020799/full&lt;/url&gt;&lt;url&gt;https://aac.asm.org/content/aac/15/3/455.full.pdf&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235897">
              <w:rPr>
                <w:rFonts w:ascii="Times New Roman" w:eastAsia="Times New Roman" w:hAnsi="Times New Roman" w:cs="Times New Roman"/>
                <w:noProof/>
                <w:color w:val="595959"/>
                <w:sz w:val="20"/>
                <w:szCs w:val="20"/>
                <w:lang w:val="en-GB"/>
              </w:rPr>
              <w:t>Bender et al. (1979)</w:t>
            </w:r>
            <w:r w:rsidRPr="00F3555A">
              <w:rPr>
                <w:rFonts w:ascii="Times New Roman" w:eastAsia="Times New Roman" w:hAnsi="Times New Roman" w:cs="Times New Roman"/>
                <w:color w:val="595959"/>
                <w:sz w:val="20"/>
                <w:szCs w:val="20"/>
                <w:lang w:val="en-GB"/>
              </w:rPr>
              <w:fldChar w:fldCharType="end"/>
            </w:r>
          </w:p>
        </w:tc>
        <w:tc>
          <w:tcPr>
            <w:tcW w:w="1533" w:type="dxa"/>
          </w:tcPr>
          <w:p w14:paraId="6EAB0455"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31D217D5"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Infection prophylaxis for patients with acute </w:t>
            </w:r>
            <w:proofErr w:type="spellStart"/>
            <w:r w:rsidRPr="00F3555A">
              <w:rPr>
                <w:rFonts w:ascii="Times New Roman" w:eastAsia="Times New Roman" w:hAnsi="Times New Roman" w:cs="Calibri"/>
                <w:sz w:val="20"/>
                <w:szCs w:val="20"/>
                <w:lang w:val="en-GB"/>
              </w:rPr>
              <w:t>leukemia</w:t>
            </w:r>
            <w:proofErr w:type="spellEnd"/>
            <w:r w:rsidRPr="00F3555A">
              <w:rPr>
                <w:rFonts w:ascii="Times New Roman" w:eastAsia="Times New Roman" w:hAnsi="Times New Roman" w:cs="Calibri"/>
                <w:sz w:val="20"/>
                <w:szCs w:val="20"/>
                <w:lang w:val="en-GB"/>
              </w:rPr>
              <w:t xml:space="preserve"> or malignant lymphomas receiving remission induction chemotherapy</w:t>
            </w:r>
          </w:p>
        </w:tc>
        <w:tc>
          <w:tcPr>
            <w:tcW w:w="2336" w:type="dxa"/>
            <w:gridSpan w:val="2"/>
          </w:tcPr>
          <w:p w14:paraId="63E91008"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Tolerance, suppression of microbial flora, protection against colonisation and infection</w:t>
            </w:r>
          </w:p>
          <w:p w14:paraId="7F18F1F2"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p>
        </w:tc>
        <w:tc>
          <w:tcPr>
            <w:tcW w:w="1453" w:type="dxa"/>
          </w:tcPr>
          <w:p w14:paraId="7B06D875"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u w:val="single"/>
                <w:lang w:val="en-GB"/>
              </w:rPr>
            </w:pPr>
            <w:r w:rsidRPr="00F3555A">
              <w:rPr>
                <w:rFonts w:ascii="Times New Roman" w:eastAsia="Times New Roman" w:hAnsi="Times New Roman" w:cs="Calibri"/>
                <w:sz w:val="20"/>
                <w:szCs w:val="20"/>
                <w:u w:val="single"/>
                <w:lang w:val="en-GB"/>
              </w:rPr>
              <w:t>Gentamicin</w:t>
            </w:r>
          </w:p>
        </w:tc>
        <w:tc>
          <w:tcPr>
            <w:tcW w:w="1701" w:type="dxa"/>
          </w:tcPr>
          <w:p w14:paraId="50AAF0F8"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Gentamicin</w:t>
            </w:r>
            <w:r w:rsidRPr="00F3555A">
              <w:rPr>
                <w:rFonts w:ascii="Times New Roman" w:eastAsia="Times New Roman" w:hAnsi="Times New Roman" w:cs="Calibri"/>
                <w:sz w:val="20"/>
                <w:szCs w:val="20"/>
                <w:lang w:val="en-GB"/>
              </w:rPr>
              <w:t xml:space="preserve">, and vancomycin </w:t>
            </w:r>
          </w:p>
        </w:tc>
        <w:tc>
          <w:tcPr>
            <w:tcW w:w="1500" w:type="dxa"/>
          </w:tcPr>
          <w:p w14:paraId="48EB4CA9"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05E8BED3"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All-cause mortality</w:t>
            </w:r>
          </w:p>
        </w:tc>
      </w:tr>
      <w:tr w:rsidR="00560817" w:rsidRPr="00F3555A" w14:paraId="4BBF7EE3"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016"/>
        </w:trPr>
        <w:tc>
          <w:tcPr>
            <w:cnfStyle w:val="001000000000" w:firstRow="0" w:lastRow="0" w:firstColumn="1" w:lastColumn="0" w:oddVBand="0" w:evenVBand="0" w:oddHBand="0" w:evenHBand="0" w:firstRowFirstColumn="0" w:firstRowLastColumn="0" w:lastRowFirstColumn="0" w:lastRowLastColumn="0"/>
            <w:tcW w:w="1134" w:type="dxa"/>
          </w:tcPr>
          <w:p w14:paraId="45B45A2E" w14:textId="6944F925"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Black&lt;/Author&gt;&lt;Year&gt;1982&lt;/Year&gt;&lt;RecNum&gt;2700&lt;/RecNum&gt;&lt;DisplayText&gt;Black et al. (1982)&lt;/DisplayText&gt;&lt;record&gt;&lt;rec-number&gt;2700&lt;/rec-number&gt;&lt;foreign-keys&gt;&lt;key app="EN" db-id="rs2fa5pp8wsvzne5aa35dpp45rexx9t9tfwz" timestamp="1686815834"&gt;2700&lt;/key&gt;&lt;/foreign-keys&gt;&lt;ref-type name="Journal Article"&gt;17&lt;/ref-type&gt;&lt;contributors&gt;&lt;authors&gt;&lt;author&gt;Black, R. E.&lt;/author&gt;&lt;author&gt;Levine, M. M.&lt;/author&gt;&lt;author&gt;Clements, M. L.&lt;/author&gt;&lt;author&gt;Cisneros, L.&lt;/author&gt;&lt;author&gt;Daya, V.&lt;/author&gt;&lt;/authors&gt;&lt;/contributors&gt;&lt;titles&gt;&lt;title&gt;Treatment of experimentally induced enterotoxigenic Escherichia coli diarrhea with trimethoprim, trimethoprim-sulfamethoxazole, or placebo&lt;/title&gt;&lt;secondary-title&gt;Reviews of infectious diseases&lt;/secondary-title&gt;&lt;/titles&gt;&lt;periodical&gt;&lt;full-title&gt;Reviews of infectious diseases&lt;/full-title&gt;&lt;/periodical&gt;&lt;pages&gt;540</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545&lt;/pages&gt;&lt;volume&gt;4&lt;/volume&gt;&lt;number&gt;2&lt;/number&gt;&lt;keywords&gt;&lt;keyword&gt;Adult&lt;/keyword&gt;&lt;keyword&gt;Diarrhea [*drug therapy, etiology]&lt;/keyword&gt;&lt;keyword&gt;Drug Combinations [therapeutic use]&lt;/keyword&gt;&lt;keyword&gt;Escherichia coli Infections [*drug therapy, microbiology]&lt;/keyword&gt;&lt;keyword&gt;Feces [microbiology]&lt;/keyword&gt;&lt;keyword&gt;Female&lt;/keyword&gt;&lt;keyword&gt;Humans&lt;/keyword&gt;&lt;keyword&gt;Male&lt;/keyword&gt;&lt;keyword&gt;Placebos&lt;/keyword&gt;&lt;keyword&gt;Sulfamethoxazole [*therapeutic use]&lt;/keyword&gt;&lt;keyword&gt;Time Factors&lt;/keyword&gt;&lt;keyword&gt;Trimethoprim [*therapeutic use]&lt;/keyword&gt;&lt;keyword&gt;Trimethoprim, Sulfamethoxazole Drug Combination&lt;/keyword&gt;&lt;/keywords&gt;&lt;dates&gt;&lt;year&gt;1982&lt;/year&gt;&lt;/dates&gt;&lt;accession-num&gt;CN-00028718&lt;/accession-num&gt;&lt;urls&gt;&lt;related-urls&gt;&lt;url&gt;https://www.cochranelibrary.com/central/doi/10.1002/central/CN-00028718/full&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Black et al. (1982)</w:t>
            </w:r>
            <w:r w:rsidRPr="00F3555A">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i/>
                <w:iCs/>
                <w:color w:val="595959"/>
                <w:sz w:val="20"/>
                <w:szCs w:val="20"/>
                <w:lang w:val="en-GB"/>
              </w:rPr>
              <w:t xml:space="preserve"> </w:t>
            </w:r>
          </w:p>
        </w:tc>
        <w:tc>
          <w:tcPr>
            <w:tcW w:w="1533" w:type="dxa"/>
          </w:tcPr>
          <w:p w14:paraId="32F47D97"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6882CC64"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i/>
                <w:iCs/>
                <w:sz w:val="20"/>
                <w:szCs w:val="20"/>
                <w:lang w:val="en-GB"/>
              </w:rPr>
            </w:pPr>
            <w:r w:rsidRPr="00F3555A">
              <w:rPr>
                <w:rFonts w:ascii="Times New Roman" w:eastAsia="Times New Roman" w:hAnsi="Times New Roman" w:cs="Calibri"/>
                <w:sz w:val="20"/>
                <w:szCs w:val="20"/>
                <w:lang w:val="en-GB"/>
              </w:rPr>
              <w:t xml:space="preserve">enterotoxigenic </w:t>
            </w:r>
            <w:r w:rsidRPr="00F3555A">
              <w:rPr>
                <w:rFonts w:ascii="Times New Roman" w:eastAsia="Times New Roman" w:hAnsi="Times New Roman" w:cs="Calibri"/>
                <w:i/>
                <w:iCs/>
                <w:sz w:val="20"/>
                <w:szCs w:val="20"/>
                <w:lang w:val="en-GB"/>
              </w:rPr>
              <w:t>Escherichia coli</w:t>
            </w:r>
            <w:r w:rsidRPr="00F3555A">
              <w:rPr>
                <w:rFonts w:ascii="Times New Roman" w:eastAsia="Times New Roman" w:hAnsi="Times New Roman" w:cs="Calibri"/>
                <w:sz w:val="20"/>
                <w:szCs w:val="20"/>
                <w:lang w:val="en-GB"/>
              </w:rPr>
              <w:t xml:space="preserve"> (ETEC)</w:t>
            </w:r>
          </w:p>
        </w:tc>
        <w:tc>
          <w:tcPr>
            <w:tcW w:w="2336" w:type="dxa"/>
            <w:gridSpan w:val="2"/>
          </w:tcPr>
          <w:p w14:paraId="7CE7FD8E"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Compare two treatments options against ECET.</w:t>
            </w:r>
          </w:p>
        </w:tc>
        <w:tc>
          <w:tcPr>
            <w:tcW w:w="1453" w:type="dxa"/>
          </w:tcPr>
          <w:p w14:paraId="6AF719A2"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u w:val="single"/>
                <w:lang w:val="en-GB"/>
              </w:rPr>
            </w:pPr>
            <w:r w:rsidRPr="00F3555A">
              <w:rPr>
                <w:rFonts w:ascii="Times New Roman" w:eastAsia="Times New Roman" w:hAnsi="Times New Roman" w:cs="Calibri"/>
                <w:sz w:val="20"/>
                <w:szCs w:val="20"/>
                <w:u w:val="single"/>
                <w:lang w:val="en-GB"/>
              </w:rPr>
              <w:t>Trimethoprim</w:t>
            </w:r>
          </w:p>
        </w:tc>
        <w:tc>
          <w:tcPr>
            <w:tcW w:w="1701" w:type="dxa"/>
          </w:tcPr>
          <w:p w14:paraId="249F4F2B"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and sulfamethoxazole</w:t>
            </w:r>
          </w:p>
        </w:tc>
        <w:tc>
          <w:tcPr>
            <w:tcW w:w="1500" w:type="dxa"/>
          </w:tcPr>
          <w:p w14:paraId="0EACED15"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1B0FE48C"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w:t>
            </w:r>
          </w:p>
        </w:tc>
      </w:tr>
      <w:tr w:rsidR="00560817" w:rsidRPr="00F3555A" w14:paraId="6EB74ACC" w14:textId="77777777" w:rsidTr="00560817">
        <w:trPr>
          <w:gridAfter w:val="1"/>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0C73B4DE" w14:textId="42B67D01"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DaGFpc3NvbjwvQXV0aG9yPjxZ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DaGFpc3NvbjwvQXV0aG9yPjxZ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Chaisson et al. (1997)</w:t>
            </w:r>
            <w:r w:rsidRPr="00F3555A">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t xml:space="preserve"> </w:t>
            </w:r>
          </w:p>
        </w:tc>
        <w:tc>
          <w:tcPr>
            <w:tcW w:w="1533" w:type="dxa"/>
          </w:tcPr>
          <w:p w14:paraId="4DEE596D"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4BE98DF4"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MAC </w:t>
            </w:r>
          </w:p>
        </w:tc>
        <w:tc>
          <w:tcPr>
            <w:tcW w:w="2336" w:type="dxa"/>
            <w:gridSpan w:val="2"/>
          </w:tcPr>
          <w:p w14:paraId="59F79DEF"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Safety and activity </w:t>
            </w:r>
          </w:p>
        </w:tc>
        <w:tc>
          <w:tcPr>
            <w:tcW w:w="1453" w:type="dxa"/>
          </w:tcPr>
          <w:p w14:paraId="0B72C0EE"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Clarithromycin</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ethambutol</w:t>
            </w:r>
          </w:p>
        </w:tc>
        <w:tc>
          <w:tcPr>
            <w:tcW w:w="1701" w:type="dxa"/>
          </w:tcPr>
          <w:p w14:paraId="4C601B8A"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Clarithromycin</w:t>
            </w:r>
            <w:r w:rsidRPr="00F3555A">
              <w:rPr>
                <w:rFonts w:ascii="Times New Roman" w:eastAsia="Times New Roman" w:hAnsi="Times New Roman" w:cs="Calibri"/>
                <w:sz w:val="20"/>
                <w:szCs w:val="20"/>
                <w:lang w:val="en-GB"/>
              </w:rPr>
              <w:t xml:space="preserve">, </w:t>
            </w:r>
            <w:r w:rsidRPr="00F3555A">
              <w:rPr>
                <w:rFonts w:ascii="Times New Roman" w:eastAsia="Times New Roman" w:hAnsi="Times New Roman" w:cs="Calibri"/>
                <w:sz w:val="20"/>
                <w:szCs w:val="20"/>
                <w:u w:val="single"/>
                <w:lang w:val="en-GB"/>
              </w:rPr>
              <w:t>ethambutol</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iCs/>
                <w:sz w:val="20"/>
                <w:szCs w:val="20"/>
                <w:lang w:val="en-GB"/>
              </w:rPr>
              <w:t>clofazimine</w:t>
            </w:r>
          </w:p>
        </w:tc>
        <w:tc>
          <w:tcPr>
            <w:tcW w:w="1500" w:type="dxa"/>
          </w:tcPr>
          <w:p w14:paraId="1E0D5600"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00A901D0"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All-cause mortality </w:t>
            </w:r>
          </w:p>
        </w:tc>
      </w:tr>
      <w:tr w:rsidR="00560817" w:rsidRPr="00F3555A" w14:paraId="70EDD80B"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08BD63D5" w14:textId="04E1E796"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lastRenderedPageBreak/>
              <w:fldChar w:fldCharType="begin">
                <w:fldData xml:space="preserve">PEVuZE5vdGU+PENpdGUgQXV0aG9yWWVhcj0iMSI+PEF1dGhvcj5Db21ldHRhPC9BdXRob3I+PFll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Db21ldHRhPC9BdXRob3I+PFll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Cometta et al. (1994)</w:t>
            </w:r>
            <w:r w:rsidRPr="00F3555A">
              <w:rPr>
                <w:rFonts w:ascii="Times New Roman" w:eastAsia="Times New Roman" w:hAnsi="Times New Roman" w:cs="Times New Roman"/>
                <w:color w:val="595959"/>
                <w:sz w:val="20"/>
                <w:szCs w:val="20"/>
                <w:lang w:val="en-GB"/>
              </w:rPr>
              <w:fldChar w:fldCharType="end"/>
            </w:r>
          </w:p>
          <w:p w14:paraId="64AB9ACC" w14:textId="77777777" w:rsidR="00560817" w:rsidRPr="00F3555A" w:rsidRDefault="00560817" w:rsidP="00560817">
            <w:pPr>
              <w:rPr>
                <w:rFonts w:ascii="Times New Roman" w:eastAsia="Times New Roman" w:hAnsi="Times New Roman" w:cs="Times New Roman"/>
                <w:i/>
                <w:iCs/>
                <w:color w:val="595959"/>
                <w:sz w:val="20"/>
                <w:szCs w:val="20"/>
                <w:lang w:val="en-GB"/>
              </w:rPr>
            </w:pPr>
          </w:p>
        </w:tc>
        <w:tc>
          <w:tcPr>
            <w:tcW w:w="1533" w:type="dxa"/>
          </w:tcPr>
          <w:p w14:paraId="265E7BB2"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11BC319C"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socomial pneumonia, nosocomial sepsis, or severe diffuse peritonitis</w:t>
            </w:r>
          </w:p>
        </w:tc>
        <w:tc>
          <w:tcPr>
            <w:tcW w:w="2336" w:type="dxa"/>
            <w:gridSpan w:val="2"/>
          </w:tcPr>
          <w:p w14:paraId="7BC7EE42"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Clinical efficacy and tolerance, emergence of resistance and risk of superinfection</w:t>
            </w:r>
          </w:p>
          <w:p w14:paraId="400C49D8"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p>
        </w:tc>
        <w:tc>
          <w:tcPr>
            <w:tcW w:w="1453" w:type="dxa"/>
          </w:tcPr>
          <w:p w14:paraId="3279C4A7"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u w:val="single"/>
                <w:lang w:val="en-GB"/>
              </w:rPr>
            </w:pPr>
            <w:r w:rsidRPr="00F3555A">
              <w:rPr>
                <w:rFonts w:ascii="Times New Roman" w:eastAsia="Times New Roman" w:hAnsi="Times New Roman" w:cs="Calibri"/>
                <w:sz w:val="20"/>
                <w:szCs w:val="20"/>
                <w:u w:val="single"/>
                <w:lang w:val="en-GB"/>
              </w:rPr>
              <w:t>Imipenem</w:t>
            </w:r>
          </w:p>
        </w:tc>
        <w:tc>
          <w:tcPr>
            <w:tcW w:w="1701" w:type="dxa"/>
          </w:tcPr>
          <w:p w14:paraId="047A04B3"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Imipenem</w:t>
            </w:r>
            <w:r w:rsidRPr="00F3555A">
              <w:rPr>
                <w:rFonts w:ascii="Times New Roman" w:eastAsia="Times New Roman" w:hAnsi="Times New Roman" w:cs="Calibri"/>
                <w:sz w:val="20"/>
                <w:szCs w:val="20"/>
                <w:lang w:val="en-GB"/>
              </w:rPr>
              <w:t>, and netilmicin</w:t>
            </w:r>
          </w:p>
        </w:tc>
        <w:tc>
          <w:tcPr>
            <w:tcW w:w="1500" w:type="dxa"/>
          </w:tcPr>
          <w:p w14:paraId="58130C2F"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6DC75A03"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Mortality attributable to infection,</w:t>
            </w:r>
          </w:p>
          <w:p w14:paraId="13D5175C"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treatment failure, treatment failure due to a change of resistance against the study drugs</w:t>
            </w:r>
          </w:p>
        </w:tc>
      </w:tr>
      <w:tr w:rsidR="00560817" w:rsidRPr="00F3555A" w14:paraId="2F66C207" w14:textId="77777777" w:rsidTr="00560817">
        <w:trPr>
          <w:gridAfter w:val="1"/>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6F8623F7" w14:textId="7F8B5418" w:rsidR="00560817" w:rsidRPr="00F3555A" w:rsidRDefault="00560817" w:rsidP="00560817">
            <w:pPr>
              <w:rPr>
                <w:rFonts w:ascii="Times New Roman" w:eastAsia="Times New Roman" w:hAnsi="Times New Roman" w:cs="Times New Roman"/>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EYXdzb248L0F1dGhvcj48WWVh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EYXdzb248L0F1dGhvcj48WWVh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Dawson et al. (2015)</w:t>
            </w:r>
            <w:r w:rsidRPr="00F3555A">
              <w:rPr>
                <w:rFonts w:ascii="Times New Roman" w:eastAsia="Times New Roman" w:hAnsi="Times New Roman" w:cs="Times New Roman"/>
                <w:color w:val="595959"/>
                <w:sz w:val="20"/>
                <w:szCs w:val="20"/>
                <w:lang w:val="en-GB"/>
              </w:rPr>
              <w:fldChar w:fldCharType="end"/>
            </w:r>
          </w:p>
          <w:p w14:paraId="081EB23F" w14:textId="77777777" w:rsidR="00560817" w:rsidRPr="00AA01E3" w:rsidRDefault="00560817" w:rsidP="00560817">
            <w:pPr>
              <w:rPr>
                <w:rFonts w:ascii="Times New Roman" w:eastAsia="Times New Roman" w:hAnsi="Times New Roman" w:cs="Times New Roman"/>
                <w:i/>
                <w:iCs/>
                <w:color w:val="595959"/>
                <w:sz w:val="20"/>
                <w:szCs w:val="20"/>
              </w:rPr>
            </w:pPr>
          </w:p>
        </w:tc>
        <w:tc>
          <w:tcPr>
            <w:tcW w:w="1533" w:type="dxa"/>
          </w:tcPr>
          <w:p w14:paraId="1CA8C393"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iCs/>
                <w:sz w:val="20"/>
                <w:szCs w:val="20"/>
                <w:lang w:val="en-GB"/>
              </w:rPr>
            </w:pPr>
            <w:r w:rsidRPr="00F3555A">
              <w:rPr>
                <w:rFonts w:ascii="Times New Roman" w:eastAsia="Times New Roman" w:hAnsi="Times New Roman" w:cs="Calibri"/>
                <w:sz w:val="20"/>
                <w:szCs w:val="20"/>
                <w:lang w:val="en-GB"/>
              </w:rPr>
              <w:t>RCT</w:t>
            </w:r>
          </w:p>
        </w:tc>
        <w:tc>
          <w:tcPr>
            <w:tcW w:w="1624" w:type="dxa"/>
          </w:tcPr>
          <w:p w14:paraId="1163AA15"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proofErr w:type="spellStart"/>
            <w:r w:rsidRPr="00F3555A">
              <w:rPr>
                <w:rFonts w:ascii="Times New Roman" w:eastAsia="Times New Roman" w:hAnsi="Times New Roman" w:cs="Calibri"/>
                <w:iCs/>
                <w:sz w:val="20"/>
                <w:szCs w:val="20"/>
                <w:lang w:val="en-GB"/>
              </w:rPr>
              <w:t>Mtb</w:t>
            </w:r>
            <w:proofErr w:type="spellEnd"/>
          </w:p>
        </w:tc>
        <w:tc>
          <w:tcPr>
            <w:tcW w:w="2336" w:type="dxa"/>
            <w:gridSpan w:val="2"/>
          </w:tcPr>
          <w:p w14:paraId="3780ACA4"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Efficacy, and safety</w:t>
            </w:r>
          </w:p>
        </w:tc>
        <w:tc>
          <w:tcPr>
            <w:tcW w:w="1453" w:type="dxa"/>
          </w:tcPr>
          <w:p w14:paraId="5E6BCE37"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Moxifloxacin</w:t>
            </w:r>
            <w:r w:rsidRPr="00F3555A">
              <w:rPr>
                <w:rFonts w:ascii="Times New Roman" w:eastAsia="Times New Roman" w:hAnsi="Times New Roman" w:cs="Calibri"/>
                <w:sz w:val="20"/>
                <w:szCs w:val="20"/>
                <w:lang w:val="en-GB"/>
              </w:rPr>
              <w:t xml:space="preserve">, </w:t>
            </w:r>
            <w:proofErr w:type="spellStart"/>
            <w:r w:rsidRPr="00F3555A">
              <w:rPr>
                <w:rFonts w:ascii="Times New Roman" w:eastAsia="Times New Roman" w:hAnsi="Times New Roman" w:cs="Calibri"/>
                <w:sz w:val="20"/>
                <w:szCs w:val="20"/>
                <w:lang w:val="en-GB"/>
              </w:rPr>
              <w:t>pretomanid</w:t>
            </w:r>
            <w:proofErr w:type="spellEnd"/>
            <w:r w:rsidRPr="00F3555A">
              <w:rPr>
                <w:rFonts w:ascii="Times New Roman" w:eastAsia="Times New Roman" w:hAnsi="Times New Roman" w:cs="Calibri"/>
                <w:sz w:val="20"/>
                <w:szCs w:val="20"/>
                <w:lang w:val="en-GB"/>
              </w:rPr>
              <w:t>, and p</w:t>
            </w:r>
            <w:r w:rsidRPr="00F3555A">
              <w:rPr>
                <w:rFonts w:ascii="Times New Roman" w:eastAsia="Times New Roman" w:hAnsi="Times New Roman" w:cs="Calibri"/>
                <w:sz w:val="20"/>
                <w:szCs w:val="20"/>
                <w:u w:val="single"/>
                <w:lang w:val="en-GB"/>
              </w:rPr>
              <w:t>yrazinamide</w:t>
            </w:r>
          </w:p>
          <w:p w14:paraId="68D30E7C"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p>
        </w:tc>
        <w:tc>
          <w:tcPr>
            <w:tcW w:w="1701" w:type="dxa"/>
          </w:tcPr>
          <w:p w14:paraId="03DFAA94"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Isoniazid</w:t>
            </w:r>
            <w:r w:rsidRPr="00F3555A">
              <w:rPr>
                <w:rFonts w:ascii="Times New Roman" w:eastAsia="Times New Roman" w:hAnsi="Times New Roman" w:cs="Calibri"/>
                <w:sz w:val="20"/>
                <w:szCs w:val="20"/>
                <w:lang w:val="en-GB"/>
              </w:rPr>
              <w:t xml:space="preserve">, rifampicin, </w:t>
            </w:r>
            <w:r w:rsidRPr="00F3555A">
              <w:rPr>
                <w:rFonts w:ascii="Times New Roman" w:eastAsia="Times New Roman" w:hAnsi="Times New Roman" w:cs="Calibri"/>
                <w:sz w:val="20"/>
                <w:szCs w:val="20"/>
                <w:u w:val="single"/>
                <w:lang w:val="en-GB"/>
              </w:rPr>
              <w:t>pyrazinamide</w:t>
            </w:r>
            <w:r w:rsidRPr="00F3555A">
              <w:rPr>
                <w:rFonts w:ascii="Times New Roman" w:eastAsia="Times New Roman" w:hAnsi="Times New Roman" w:cs="Calibri"/>
                <w:sz w:val="20"/>
                <w:szCs w:val="20"/>
                <w:lang w:val="en-GB"/>
              </w:rPr>
              <w:t xml:space="preserve">, and ethambutol </w:t>
            </w:r>
          </w:p>
        </w:tc>
        <w:tc>
          <w:tcPr>
            <w:tcW w:w="1500" w:type="dxa"/>
          </w:tcPr>
          <w:p w14:paraId="369FA916"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2626891C"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Proportion of patients with alterations of the prescribed treatment due to adverse events</w:t>
            </w:r>
          </w:p>
        </w:tc>
      </w:tr>
      <w:tr w:rsidR="00560817" w:rsidRPr="00F3555A" w14:paraId="4E0293A1"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142E4BA1" w14:textId="038AC744" w:rsidR="00560817" w:rsidRPr="00AA01E3" w:rsidRDefault="00560817" w:rsidP="00560817">
            <w:pPr>
              <w:rPr>
                <w:rFonts w:ascii="Times New Roman" w:eastAsia="Times New Roman" w:hAnsi="Times New Roman" w:cs="Times New Roman"/>
                <w:i/>
                <w:iCs/>
                <w:color w:val="595959"/>
                <w:sz w:val="20"/>
                <w:szCs w:val="20"/>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EZWtrZXI8L0F1dGhvcj48WWVh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EZWtrZXI8L0F1dGhvcj48WWVh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Dekker et al. (1987)</w:t>
            </w:r>
            <w:r w:rsidRPr="00F3555A">
              <w:rPr>
                <w:rFonts w:ascii="Times New Roman" w:eastAsia="Times New Roman" w:hAnsi="Times New Roman" w:cs="Times New Roman"/>
                <w:color w:val="595959"/>
                <w:sz w:val="20"/>
                <w:szCs w:val="20"/>
                <w:lang w:val="en-GB"/>
              </w:rPr>
              <w:fldChar w:fldCharType="end"/>
            </w:r>
          </w:p>
        </w:tc>
        <w:tc>
          <w:tcPr>
            <w:tcW w:w="1533" w:type="dxa"/>
          </w:tcPr>
          <w:p w14:paraId="4F182519"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6C54001A"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Prophylaxis for acute nonlymphocytic or lymphocytic </w:t>
            </w:r>
            <w:proofErr w:type="spellStart"/>
            <w:r w:rsidRPr="00F3555A">
              <w:rPr>
                <w:rFonts w:ascii="Times New Roman" w:eastAsia="Times New Roman" w:hAnsi="Times New Roman" w:cs="Calibri"/>
                <w:sz w:val="20"/>
                <w:szCs w:val="20"/>
                <w:lang w:val="en-GB"/>
              </w:rPr>
              <w:t>leukemia</w:t>
            </w:r>
            <w:proofErr w:type="spellEnd"/>
          </w:p>
        </w:tc>
        <w:tc>
          <w:tcPr>
            <w:tcW w:w="2336" w:type="dxa"/>
            <w:gridSpan w:val="2"/>
          </w:tcPr>
          <w:p w14:paraId="6D94E558"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Efficacy of protecting against infections</w:t>
            </w:r>
          </w:p>
        </w:tc>
        <w:tc>
          <w:tcPr>
            <w:tcW w:w="1453" w:type="dxa"/>
          </w:tcPr>
          <w:p w14:paraId="042F6393"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u w:val="single"/>
                <w:lang w:val="en-GB"/>
              </w:rPr>
            </w:pPr>
            <w:r w:rsidRPr="00F3555A">
              <w:rPr>
                <w:rFonts w:ascii="Times New Roman" w:eastAsia="Times New Roman" w:hAnsi="Times New Roman" w:cs="Calibri"/>
                <w:sz w:val="20"/>
                <w:szCs w:val="20"/>
                <w:u w:val="single"/>
                <w:lang w:val="en-GB"/>
              </w:rPr>
              <w:t>Ciprofloxacin</w:t>
            </w:r>
          </w:p>
        </w:tc>
        <w:tc>
          <w:tcPr>
            <w:tcW w:w="1701" w:type="dxa"/>
          </w:tcPr>
          <w:p w14:paraId="290BA298"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3E6970CB"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no  </w:t>
            </w:r>
          </w:p>
        </w:tc>
        <w:tc>
          <w:tcPr>
            <w:tcW w:w="3036" w:type="dxa"/>
          </w:tcPr>
          <w:p w14:paraId="6E18F1D6"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All-cause mortality, mortality attributable to infection, acquisition of resistance against non-administered antibiotics</w:t>
            </w:r>
          </w:p>
        </w:tc>
      </w:tr>
      <w:tr w:rsidR="00560817" w:rsidRPr="00F3555A" w14:paraId="1C525542" w14:textId="77777777" w:rsidTr="00560817">
        <w:trPr>
          <w:gridAfter w:val="1"/>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53E66F1D" w14:textId="229C77E7" w:rsidR="00560817" w:rsidRPr="00AA01E3" w:rsidRDefault="00560817" w:rsidP="00560817">
            <w:pPr>
              <w:rPr>
                <w:rFonts w:ascii="Times New Roman" w:eastAsia="Times New Roman" w:hAnsi="Times New Roman" w:cs="Times New Roman"/>
                <w:i/>
                <w:iCs/>
                <w:color w:val="595959"/>
                <w:sz w:val="20"/>
                <w:szCs w:val="20"/>
              </w:rPr>
            </w:pPr>
            <w:r w:rsidRPr="00F3555A">
              <w:rPr>
                <w:rFonts w:ascii="Times New Roman" w:eastAsia="Times New Roman" w:hAnsi="Times New Roman" w:cs="Times New Roman"/>
                <w:color w:val="595959"/>
                <w:sz w:val="20"/>
                <w:szCs w:val="20"/>
                <w:lang w:val="en-GB"/>
              </w:rPr>
              <w:fldChar w:fldCharType="begin">
                <w:fldData xml:space="preserve">PEVuZE5vdGU+PENpdGU+PEF1dGhvcj5EaWNrc3RlaW48L0F1dGhvcj48WWVhcj4yMDIwPC9ZZWFy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</w:fldData>
              </w:fldChar>
            </w:r>
            <w:r w:rsidR="00235897">
              <w:rPr>
                <w:rFonts w:ascii="Times New Roman" w:eastAsia="Times New Roman" w:hAnsi="Times New Roman" w:cs="Times New Roman"/>
                <w:color w:val="595959"/>
                <w:sz w:val="20"/>
                <w:szCs w:val="20"/>
                <w:lang w:val="en-GB"/>
              </w:rPr>
              <w:instrText xml:space="preserve"> ADDIN EN.CITE </w:instrText>
            </w:r>
            <w:r w:rsidR="00235897">
              <w:rPr>
                <w:rFonts w:ascii="Times New Roman" w:eastAsia="Times New Roman" w:hAnsi="Times New Roman" w:cs="Times New Roman"/>
                <w:color w:val="595959"/>
                <w:sz w:val="20"/>
                <w:szCs w:val="20"/>
                <w:lang w:val="en-GB"/>
              </w:rPr>
              <w:fldChar w:fldCharType="begin">
                <w:fldData xml:space="preserve">PEVuZE5vdGU+PENpdGU+PEF1dGhvcj5EaWNrc3RlaW48L0F1dGhvcj48WWVhcj4yMDIwPC9ZZWFy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</w:fldData>
              </w:fldChar>
            </w:r>
            <w:r w:rsidR="00235897">
              <w:rPr>
                <w:rFonts w:ascii="Times New Roman" w:eastAsia="Times New Roman" w:hAnsi="Times New Roman" w:cs="Times New Roman"/>
                <w:color w:val="595959"/>
                <w:sz w:val="20"/>
                <w:szCs w:val="20"/>
                <w:lang w:val="en-GB"/>
              </w:rPr>
              <w:instrText xml:space="preserve"> ADDIN EN.CITE.DATA </w:instrText>
            </w:r>
            <w:r w:rsidR="00235897">
              <w:rPr>
                <w:rFonts w:ascii="Times New Roman" w:eastAsia="Times New Roman" w:hAnsi="Times New Roman" w:cs="Times New Roman"/>
                <w:color w:val="595959"/>
                <w:sz w:val="20"/>
                <w:szCs w:val="20"/>
                <w:lang w:val="en-GB"/>
              </w:rPr>
            </w:r>
            <w:r w:rsidR="00235897">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235897">
              <w:rPr>
                <w:rFonts w:ascii="Times New Roman" w:eastAsia="Times New Roman" w:hAnsi="Times New Roman" w:cs="Times New Roman"/>
                <w:noProof/>
                <w:color w:val="595959"/>
                <w:sz w:val="20"/>
                <w:szCs w:val="20"/>
                <w:lang w:val="en-GB"/>
              </w:rPr>
              <w:t>(Dickstein et al., 2020)</w:t>
            </w:r>
            <w:r w:rsidRPr="00F3555A">
              <w:rPr>
                <w:rFonts w:ascii="Times New Roman" w:eastAsia="Times New Roman" w:hAnsi="Times New Roman" w:cs="Times New Roman"/>
                <w:color w:val="595959"/>
                <w:sz w:val="20"/>
                <w:szCs w:val="20"/>
                <w:lang w:val="en-GB"/>
              </w:rPr>
              <w:fldChar w:fldCharType="end"/>
            </w:r>
          </w:p>
        </w:tc>
        <w:tc>
          <w:tcPr>
            <w:tcW w:w="1533" w:type="dxa"/>
          </w:tcPr>
          <w:p w14:paraId="4A418D64"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4FDA17B5"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Carbapenem resistant, colistin-susceptible, and gram-negative infections</w:t>
            </w:r>
          </w:p>
        </w:tc>
        <w:tc>
          <w:tcPr>
            <w:tcW w:w="2336" w:type="dxa"/>
            <w:gridSpan w:val="2"/>
          </w:tcPr>
          <w:p w14:paraId="7CCC678C"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de-DE"/>
              </w:rPr>
            </w:pPr>
            <w:r w:rsidRPr="00F3555A">
              <w:rPr>
                <w:rFonts w:ascii="Times New Roman" w:eastAsia="Times New Roman" w:hAnsi="Times New Roman" w:cs="Times New Roman"/>
                <w:sz w:val="20"/>
                <w:szCs w:val="20"/>
                <w:lang w:val="en-GB" w:eastAsia="de-DE"/>
              </w:rPr>
              <w:t>Development of colistin resistance (secondary outcome of a clinical trial)</w:t>
            </w:r>
          </w:p>
        </w:tc>
        <w:tc>
          <w:tcPr>
            <w:tcW w:w="1453" w:type="dxa"/>
          </w:tcPr>
          <w:p w14:paraId="48AD5C2C"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u w:val="single"/>
                <w:lang w:val="en-GB"/>
              </w:rPr>
            </w:pPr>
            <w:r w:rsidRPr="00F3555A">
              <w:rPr>
                <w:rFonts w:ascii="Times New Roman" w:eastAsia="Times New Roman" w:hAnsi="Times New Roman" w:cs="Calibri"/>
                <w:sz w:val="20"/>
                <w:szCs w:val="20"/>
                <w:u w:val="single"/>
                <w:lang w:val="en-GB"/>
              </w:rPr>
              <w:t>Colistin</w:t>
            </w:r>
          </w:p>
        </w:tc>
        <w:tc>
          <w:tcPr>
            <w:tcW w:w="1701" w:type="dxa"/>
          </w:tcPr>
          <w:p w14:paraId="3DB5D6A1"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Colistin</w:t>
            </w:r>
            <w:r w:rsidRPr="00F3555A">
              <w:rPr>
                <w:rFonts w:ascii="Times New Roman" w:eastAsia="Times New Roman" w:hAnsi="Times New Roman" w:cs="Calibri"/>
                <w:sz w:val="20"/>
                <w:szCs w:val="20"/>
                <w:lang w:val="en-GB"/>
              </w:rPr>
              <w:t>, and meropenem</w:t>
            </w:r>
          </w:p>
        </w:tc>
        <w:tc>
          <w:tcPr>
            <w:tcW w:w="1500" w:type="dxa"/>
          </w:tcPr>
          <w:p w14:paraId="03F7C5BE"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yes</w:t>
            </w:r>
          </w:p>
        </w:tc>
        <w:tc>
          <w:tcPr>
            <w:tcW w:w="3036" w:type="dxa"/>
          </w:tcPr>
          <w:p w14:paraId="5369C90A"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All-cause mortality, proportion of patients with alterations of the prescribed treatment due to adverse events</w:t>
            </w:r>
          </w:p>
        </w:tc>
      </w:tr>
      <w:tr w:rsidR="00560817" w:rsidRPr="00F3555A" w14:paraId="0AC60F49"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1D9D898A" w14:textId="0BC5737C"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EdWLDqTwvQXV0aG9yPjxZZWFy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EdWLDqTwvQXV0aG9yPjxZZWFy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Dubé et al. (1997)</w:t>
            </w:r>
            <w:r w:rsidRPr="00F3555A">
              <w:rPr>
                <w:rFonts w:ascii="Times New Roman" w:eastAsia="Times New Roman" w:hAnsi="Times New Roman" w:cs="Times New Roman"/>
                <w:color w:val="595959"/>
                <w:sz w:val="20"/>
                <w:szCs w:val="20"/>
                <w:lang w:val="en-GB"/>
              </w:rPr>
              <w:fldChar w:fldCharType="end"/>
            </w:r>
          </w:p>
        </w:tc>
        <w:tc>
          <w:tcPr>
            <w:tcW w:w="1533" w:type="dxa"/>
          </w:tcPr>
          <w:p w14:paraId="3FB22E54"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31A81306"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MAC </w:t>
            </w:r>
          </w:p>
        </w:tc>
        <w:tc>
          <w:tcPr>
            <w:tcW w:w="2336" w:type="dxa"/>
            <w:gridSpan w:val="2"/>
          </w:tcPr>
          <w:p w14:paraId="17EEA419"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de-DE"/>
              </w:rPr>
            </w:pPr>
            <w:r w:rsidRPr="00F3555A">
              <w:rPr>
                <w:rFonts w:ascii="Times New Roman" w:eastAsia="Times New Roman" w:hAnsi="Times New Roman" w:cs="Times New Roman"/>
                <w:sz w:val="20"/>
                <w:szCs w:val="20"/>
                <w:lang w:val="en-GB" w:eastAsia="de-DE"/>
              </w:rPr>
              <w:t>Risk of recrudescent MAC bacteraemia, emergence of resistance to clarithromycin.</w:t>
            </w:r>
          </w:p>
        </w:tc>
        <w:tc>
          <w:tcPr>
            <w:tcW w:w="1453" w:type="dxa"/>
          </w:tcPr>
          <w:p w14:paraId="391A2188"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u w:val="single"/>
                <w:lang w:val="en-GB" w:eastAsia="de-DE"/>
              </w:rPr>
              <w:t>Clarithromycin</w:t>
            </w:r>
            <w:r w:rsidRPr="00F3555A">
              <w:rPr>
                <w:rFonts w:ascii="Calibri" w:eastAsia="Times New Roman" w:hAnsi="Calibri" w:cs="Calibri"/>
                <w:sz w:val="20"/>
                <w:szCs w:val="20"/>
                <w:lang w:val="en-GB" w:eastAsia="de-DE"/>
              </w:rPr>
              <w:t xml:space="preserve">, and clofazimine </w:t>
            </w:r>
          </w:p>
        </w:tc>
        <w:tc>
          <w:tcPr>
            <w:tcW w:w="1701" w:type="dxa"/>
          </w:tcPr>
          <w:p w14:paraId="3A853F10"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Clarithromycin</w:t>
            </w:r>
            <w:r w:rsidRPr="00F3555A">
              <w:rPr>
                <w:rFonts w:ascii="Times New Roman" w:eastAsia="Times New Roman" w:hAnsi="Times New Roman" w:cs="Calibri"/>
                <w:sz w:val="20"/>
                <w:szCs w:val="20"/>
                <w:lang w:val="en-GB"/>
              </w:rPr>
              <w:t>, clofazimine, and ethambutol</w:t>
            </w:r>
          </w:p>
        </w:tc>
        <w:tc>
          <w:tcPr>
            <w:tcW w:w="1500" w:type="dxa"/>
          </w:tcPr>
          <w:p w14:paraId="24D12ECB"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07FCDD65"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All-cause mortality, proportion of patients with alterations of the prescribed treatment due to adverse events</w:t>
            </w:r>
          </w:p>
        </w:tc>
      </w:tr>
      <w:tr w:rsidR="00560817" w:rsidRPr="00F3555A" w14:paraId="2685800B" w14:textId="77777777" w:rsidTr="00560817">
        <w:trPr>
          <w:gridAfter w:val="1"/>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6B4521B5" w14:textId="591B57DF"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EdXJhbnRlLU1hbmdvbmk8L0F1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EdXJhbnRlLU1hbmdvbmk8L0F1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Durante-Mangoni et al. (2013)</w:t>
            </w:r>
            <w:r w:rsidRPr="00F3555A">
              <w:rPr>
                <w:rFonts w:ascii="Times New Roman" w:eastAsia="Times New Roman" w:hAnsi="Times New Roman" w:cs="Times New Roman"/>
                <w:color w:val="595959"/>
                <w:sz w:val="20"/>
                <w:szCs w:val="20"/>
                <w:lang w:val="en-GB"/>
              </w:rPr>
              <w:fldChar w:fldCharType="end"/>
            </w:r>
          </w:p>
        </w:tc>
        <w:tc>
          <w:tcPr>
            <w:tcW w:w="1533" w:type="dxa"/>
          </w:tcPr>
          <w:p w14:paraId="562B13D0"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RCT</w:t>
            </w:r>
          </w:p>
        </w:tc>
        <w:tc>
          <w:tcPr>
            <w:tcW w:w="1624" w:type="dxa"/>
          </w:tcPr>
          <w:p w14:paraId="4DA40487"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Extensively drug resistant </w:t>
            </w:r>
            <w:r w:rsidRPr="00F3555A">
              <w:rPr>
                <w:rFonts w:ascii="Times New Roman" w:eastAsia="Times New Roman" w:hAnsi="Times New Roman" w:cs="Calibri"/>
                <w:i/>
                <w:sz w:val="20"/>
                <w:szCs w:val="20"/>
                <w:lang w:val="en-GB"/>
              </w:rPr>
              <w:t xml:space="preserve">Acinetobacter baumannii </w:t>
            </w:r>
          </w:p>
        </w:tc>
        <w:tc>
          <w:tcPr>
            <w:tcW w:w="2336" w:type="dxa"/>
            <w:gridSpan w:val="2"/>
          </w:tcPr>
          <w:p w14:paraId="284E9373"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de-DE"/>
              </w:rPr>
            </w:pPr>
            <w:r w:rsidRPr="00F3555A">
              <w:rPr>
                <w:rFonts w:ascii="Times New Roman" w:eastAsia="Times New Roman" w:hAnsi="Times New Roman" w:cs="Times New Roman"/>
                <w:sz w:val="20"/>
                <w:szCs w:val="20"/>
                <w:lang w:val="en-GB" w:eastAsia="de-DE"/>
              </w:rPr>
              <w:t>Mortality</w:t>
            </w:r>
          </w:p>
        </w:tc>
        <w:tc>
          <w:tcPr>
            <w:tcW w:w="1453" w:type="dxa"/>
          </w:tcPr>
          <w:p w14:paraId="697B6589"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u w:val="single"/>
                <w:lang w:val="en-GB" w:eastAsia="de-DE"/>
              </w:rPr>
              <w:t>Colistin</w:t>
            </w:r>
          </w:p>
        </w:tc>
        <w:tc>
          <w:tcPr>
            <w:tcW w:w="1701" w:type="dxa"/>
          </w:tcPr>
          <w:p w14:paraId="3DF332E7"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Colistin</w:t>
            </w:r>
            <w:r w:rsidRPr="00F3555A">
              <w:rPr>
                <w:rFonts w:ascii="Times New Roman" w:eastAsia="Times New Roman" w:hAnsi="Times New Roman" w:cs="Calibri"/>
                <w:sz w:val="20"/>
                <w:szCs w:val="20"/>
                <w:lang w:val="en-GB"/>
              </w:rPr>
              <w:t>, and rifampicin</w:t>
            </w:r>
          </w:p>
        </w:tc>
        <w:tc>
          <w:tcPr>
            <w:tcW w:w="1500" w:type="dxa"/>
          </w:tcPr>
          <w:p w14:paraId="35F4A49B"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yes</w:t>
            </w:r>
          </w:p>
        </w:tc>
        <w:tc>
          <w:tcPr>
            <w:tcW w:w="3036" w:type="dxa"/>
          </w:tcPr>
          <w:p w14:paraId="055B9C3D"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All-cause mortality, mortality attributable to infection, treatment failure </w:t>
            </w:r>
          </w:p>
        </w:tc>
      </w:tr>
      <w:tr w:rsidR="00560817" w:rsidRPr="00F3555A" w14:paraId="37830C72"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6A8DDC18" w14:textId="12596D4D"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lastRenderedPageBreak/>
              <w:fldChar w:fldCharType="begin">
                <w:fldData xml:space="preserve">PEVuZE5vdGU+PENpdGUgQXV0aG9yWWVhcj0iMSI+PEF1dGhvcj5Gb3VybmllcjwvQXV0aG9yPjxZ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Gb3VybmllcjwvQXV0aG9yPjxZ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Fournier et al. (1999)</w:t>
            </w:r>
            <w:r w:rsidRPr="00F3555A">
              <w:rPr>
                <w:rFonts w:ascii="Times New Roman" w:eastAsia="Times New Roman" w:hAnsi="Times New Roman" w:cs="Times New Roman"/>
                <w:color w:val="595959"/>
                <w:sz w:val="20"/>
                <w:szCs w:val="20"/>
                <w:lang w:val="en-GB"/>
              </w:rPr>
              <w:fldChar w:fldCharType="end"/>
            </w:r>
          </w:p>
        </w:tc>
        <w:tc>
          <w:tcPr>
            <w:tcW w:w="1533" w:type="dxa"/>
          </w:tcPr>
          <w:p w14:paraId="5F41641A"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6AAA1C0C"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AC</w:t>
            </w:r>
          </w:p>
        </w:tc>
        <w:tc>
          <w:tcPr>
            <w:tcW w:w="2336" w:type="dxa"/>
            <w:gridSpan w:val="2"/>
          </w:tcPr>
          <w:p w14:paraId="1B02FA10"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Efficacy and tolerance.</w:t>
            </w:r>
          </w:p>
        </w:tc>
        <w:tc>
          <w:tcPr>
            <w:tcW w:w="1453" w:type="dxa"/>
          </w:tcPr>
          <w:p w14:paraId="5C3FFB65"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u w:val="single"/>
                <w:lang w:val="en-GB" w:eastAsia="de-DE"/>
              </w:rPr>
              <w:t>Clarithromycin</w:t>
            </w:r>
            <w:r w:rsidRPr="00F3555A">
              <w:rPr>
                <w:rFonts w:ascii="Calibri" w:eastAsia="Times New Roman" w:hAnsi="Calibri" w:cs="Calibri"/>
                <w:sz w:val="20"/>
                <w:szCs w:val="20"/>
                <w:lang w:val="en-GB" w:eastAsia="de-DE"/>
              </w:rPr>
              <w:t>, ethambutol</w:t>
            </w:r>
          </w:p>
        </w:tc>
        <w:tc>
          <w:tcPr>
            <w:tcW w:w="1701" w:type="dxa"/>
          </w:tcPr>
          <w:p w14:paraId="1D9C4BC1"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Clarithromycin</w:t>
            </w:r>
            <w:r w:rsidRPr="00F3555A">
              <w:rPr>
                <w:rFonts w:ascii="Times New Roman" w:eastAsia="Times New Roman" w:hAnsi="Times New Roman" w:cs="Calibri"/>
                <w:sz w:val="20"/>
                <w:szCs w:val="20"/>
                <w:lang w:val="en-GB"/>
              </w:rPr>
              <w:t>, ethambutol, and clofazimine</w:t>
            </w:r>
          </w:p>
        </w:tc>
        <w:tc>
          <w:tcPr>
            <w:tcW w:w="1500" w:type="dxa"/>
          </w:tcPr>
          <w:p w14:paraId="1012DA79"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3E53FFA4"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All-cause mortality, proportion of patients with alterations of the prescribed treatment due to adverse events</w:t>
            </w:r>
          </w:p>
        </w:tc>
      </w:tr>
      <w:tr w:rsidR="00560817" w:rsidRPr="00F3555A" w14:paraId="28E12A66" w14:textId="77777777" w:rsidTr="00560817">
        <w:trPr>
          <w:gridAfter w:val="1"/>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39815166" w14:textId="691142A1"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HZXJlY2h0PC9BdXRob3I+PFll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HZXJlY2h0PC9BdXRob3I+PFll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Gerecht et al. (1989)</w:t>
            </w:r>
            <w:r w:rsidRPr="00F3555A">
              <w:rPr>
                <w:rFonts w:ascii="Times New Roman" w:eastAsia="Times New Roman" w:hAnsi="Times New Roman" w:cs="Times New Roman"/>
                <w:color w:val="595959"/>
                <w:sz w:val="20"/>
                <w:szCs w:val="20"/>
                <w:lang w:val="en-GB"/>
              </w:rPr>
              <w:fldChar w:fldCharType="end"/>
            </w:r>
          </w:p>
        </w:tc>
        <w:tc>
          <w:tcPr>
            <w:tcW w:w="1533" w:type="dxa"/>
          </w:tcPr>
          <w:p w14:paraId="311C83AE"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2DF48AF2"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Cholangitis</w:t>
            </w:r>
          </w:p>
        </w:tc>
        <w:tc>
          <w:tcPr>
            <w:tcW w:w="2336" w:type="dxa"/>
            <w:gridSpan w:val="2"/>
          </w:tcPr>
          <w:p w14:paraId="19832C80"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Compare a single drug treatment to a two-drug treatment.</w:t>
            </w:r>
          </w:p>
          <w:p w14:paraId="584EE205"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p>
        </w:tc>
        <w:tc>
          <w:tcPr>
            <w:tcW w:w="1453" w:type="dxa"/>
          </w:tcPr>
          <w:p w14:paraId="6541CA82"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color w:val="000000"/>
                <w:sz w:val="20"/>
                <w:szCs w:val="20"/>
                <w:u w:val="single"/>
                <w:lang w:val="en-GB"/>
              </w:rPr>
            </w:pPr>
            <w:r w:rsidRPr="00F3555A">
              <w:rPr>
                <w:rFonts w:ascii="Times New Roman" w:eastAsia="Times New Roman" w:hAnsi="Times New Roman" w:cs="Calibri"/>
                <w:color w:val="000000"/>
                <w:sz w:val="20"/>
                <w:szCs w:val="20"/>
                <w:u w:val="single"/>
                <w:lang w:val="en-GB"/>
              </w:rPr>
              <w:t xml:space="preserve">Mezlocillin </w:t>
            </w:r>
          </w:p>
        </w:tc>
        <w:tc>
          <w:tcPr>
            <w:tcW w:w="1701" w:type="dxa"/>
          </w:tcPr>
          <w:p w14:paraId="2802BE43"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D55C34">
              <w:rPr>
                <w:rFonts w:ascii="Times New Roman" w:eastAsia="Times New Roman" w:hAnsi="Times New Roman" w:cs="Calibri"/>
                <w:sz w:val="20"/>
                <w:szCs w:val="20"/>
                <w:lang w:val="en-GB"/>
              </w:rPr>
              <w:t>Ampicillin</w:t>
            </w:r>
            <w:r w:rsidRPr="00F3555A">
              <w:rPr>
                <w:rFonts w:ascii="Times New Roman" w:eastAsia="Times New Roman" w:hAnsi="Times New Roman" w:cs="Calibri"/>
                <w:sz w:val="20"/>
                <w:szCs w:val="20"/>
                <w:u w:val="single"/>
                <w:lang w:val="en-GB"/>
              </w:rPr>
              <w:t>,</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 xml:space="preserve">gentamicin </w:t>
            </w:r>
          </w:p>
        </w:tc>
        <w:tc>
          <w:tcPr>
            <w:tcW w:w="1500" w:type="dxa"/>
          </w:tcPr>
          <w:p w14:paraId="0C49CC70" w14:textId="77777777" w:rsidR="00560817" w:rsidRPr="00F3555A" w:rsidRDefault="00560817" w:rsidP="00560817">
            <w:pPr>
              <w:tabs>
                <w:tab w:val="left" w:pos="9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yes </w:t>
            </w:r>
          </w:p>
        </w:tc>
        <w:tc>
          <w:tcPr>
            <w:tcW w:w="3036" w:type="dxa"/>
          </w:tcPr>
          <w:p w14:paraId="06348BBB" w14:textId="77777777" w:rsidR="00560817" w:rsidRPr="00F3555A" w:rsidRDefault="00560817" w:rsidP="00560817">
            <w:pPr>
              <w:tabs>
                <w:tab w:val="left" w:pos="9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All-cause mortality, treatment failure as reported in each study, treatment failure due to a change of resistance against the study drugs</w:t>
            </w:r>
          </w:p>
        </w:tc>
      </w:tr>
      <w:tr w:rsidR="00560817" w:rsidRPr="00F3555A" w14:paraId="546514C1"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61245E00" w14:textId="7A1FE655"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HaWJzb248L0F1dGhvcj48WWVh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HaWJzb248L0F1dGhvcj48WWVh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Gibson et al. (1989)</w:t>
            </w:r>
            <w:r w:rsidRPr="00F3555A">
              <w:rPr>
                <w:rFonts w:ascii="Times New Roman" w:eastAsia="Times New Roman" w:hAnsi="Times New Roman" w:cs="Times New Roman"/>
                <w:color w:val="595959"/>
                <w:sz w:val="20"/>
                <w:szCs w:val="20"/>
                <w:lang w:val="en-GB"/>
              </w:rPr>
              <w:fldChar w:fldCharType="end"/>
            </w:r>
          </w:p>
        </w:tc>
        <w:tc>
          <w:tcPr>
            <w:tcW w:w="1533" w:type="dxa"/>
          </w:tcPr>
          <w:p w14:paraId="4B3702C3"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1871C7BD"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Febrile neutropenia</w:t>
            </w:r>
          </w:p>
        </w:tc>
        <w:tc>
          <w:tcPr>
            <w:tcW w:w="2336" w:type="dxa"/>
            <w:gridSpan w:val="2"/>
          </w:tcPr>
          <w:p w14:paraId="6008496B"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and side effects </w:t>
            </w:r>
          </w:p>
        </w:tc>
        <w:tc>
          <w:tcPr>
            <w:tcW w:w="1453" w:type="dxa"/>
          </w:tcPr>
          <w:p w14:paraId="38F56AB5"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color w:val="000000"/>
                <w:sz w:val="20"/>
                <w:szCs w:val="20"/>
                <w:u w:val="single"/>
                <w:lang w:val="en-GB"/>
              </w:rPr>
            </w:pPr>
            <w:r w:rsidRPr="00F3555A">
              <w:rPr>
                <w:rFonts w:ascii="Times New Roman" w:eastAsia="Times New Roman" w:hAnsi="Times New Roman" w:cs="Calibri"/>
                <w:color w:val="000000"/>
                <w:sz w:val="20"/>
                <w:szCs w:val="20"/>
                <w:u w:val="single"/>
                <w:lang w:val="en-GB"/>
              </w:rPr>
              <w:t>Ceftazidime</w:t>
            </w:r>
          </w:p>
        </w:tc>
        <w:tc>
          <w:tcPr>
            <w:tcW w:w="1701" w:type="dxa"/>
          </w:tcPr>
          <w:p w14:paraId="3A0B7D9E"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proofErr w:type="spellStart"/>
            <w:r w:rsidRPr="00F3555A">
              <w:rPr>
                <w:rFonts w:ascii="Times New Roman" w:eastAsia="Times New Roman" w:hAnsi="Times New Roman" w:cs="Calibri"/>
                <w:sz w:val="20"/>
                <w:szCs w:val="20"/>
                <w:u w:val="single"/>
                <w:lang w:val="en-GB"/>
              </w:rPr>
              <w:t>Azlocillin</w:t>
            </w:r>
            <w:proofErr w:type="spellEnd"/>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amikacin</w:t>
            </w:r>
          </w:p>
        </w:tc>
        <w:tc>
          <w:tcPr>
            <w:tcW w:w="1500" w:type="dxa"/>
          </w:tcPr>
          <w:p w14:paraId="65DEE466"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p w14:paraId="32ECFA44"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p>
        </w:tc>
        <w:tc>
          <w:tcPr>
            <w:tcW w:w="3036" w:type="dxa"/>
          </w:tcPr>
          <w:p w14:paraId="4849DB0B"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All-cause mortality, mortality attributable to infection, proportion of patients with alterations of the prescribed treatment due to adverse events, acquisition of resistance against non-administered antibiotics, emergence of resistance against non-administered antibiotics</w:t>
            </w:r>
          </w:p>
        </w:tc>
      </w:tr>
      <w:tr w:rsidR="00560817" w:rsidRPr="00F3555A" w14:paraId="47750A74" w14:textId="77777777" w:rsidTr="00560817">
        <w:trPr>
          <w:gridAfter w:val="1"/>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44DA0F33" w14:textId="0E7A2743"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IYWFzZTwvQXV0aG9yPjxZZWFy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IYWFzZTwvQXV0aG9yPjxZZWFy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Haase et al. (1984)</w:t>
            </w:r>
            <w:r w:rsidRPr="00F3555A">
              <w:rPr>
                <w:rFonts w:ascii="Times New Roman" w:eastAsia="Times New Roman" w:hAnsi="Times New Roman" w:cs="Times New Roman"/>
                <w:color w:val="595959"/>
                <w:sz w:val="20"/>
                <w:szCs w:val="20"/>
                <w:lang w:val="en-GB"/>
              </w:rPr>
              <w:fldChar w:fldCharType="end"/>
            </w:r>
          </w:p>
        </w:tc>
        <w:tc>
          <w:tcPr>
            <w:tcW w:w="1533" w:type="dxa"/>
          </w:tcPr>
          <w:p w14:paraId="7C85DE42"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36AC75CD"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UTI</w:t>
            </w:r>
          </w:p>
        </w:tc>
        <w:tc>
          <w:tcPr>
            <w:tcW w:w="2336" w:type="dxa"/>
            <w:gridSpan w:val="2"/>
          </w:tcPr>
          <w:p w14:paraId="112FFBA3"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tolerance, and safety </w:t>
            </w:r>
          </w:p>
        </w:tc>
        <w:tc>
          <w:tcPr>
            <w:tcW w:w="1453" w:type="dxa"/>
          </w:tcPr>
          <w:p w14:paraId="78D55E99"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color w:val="000000"/>
                <w:sz w:val="20"/>
                <w:szCs w:val="20"/>
                <w:lang w:val="en-GB"/>
              </w:rPr>
            </w:pPr>
            <w:r w:rsidRPr="00F3555A">
              <w:rPr>
                <w:rFonts w:ascii="Times New Roman" w:eastAsia="Times New Roman" w:hAnsi="Times New Roman" w:cs="Calibri"/>
                <w:color w:val="000000"/>
                <w:sz w:val="20"/>
                <w:szCs w:val="20"/>
                <w:u w:val="single"/>
                <w:lang w:val="en-GB"/>
              </w:rPr>
              <w:t>Norfloxacin</w:t>
            </w:r>
          </w:p>
        </w:tc>
        <w:tc>
          <w:tcPr>
            <w:tcW w:w="1701" w:type="dxa"/>
          </w:tcPr>
          <w:p w14:paraId="2C9B113D"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53F11C2A"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p w14:paraId="63D24A47"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p>
        </w:tc>
        <w:tc>
          <w:tcPr>
            <w:tcW w:w="3036" w:type="dxa"/>
          </w:tcPr>
          <w:p w14:paraId="15786987"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Treatment failure, acquisition of resistance against non-administered antibiotics</w:t>
            </w:r>
          </w:p>
        </w:tc>
      </w:tr>
      <w:tr w:rsidR="00560817" w:rsidRPr="00F3555A" w14:paraId="47B4DDD5"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701ED6A2" w14:textId="7AAD34C1"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IYXJiYXJ0aDwvQXV0aG9yPjxZ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IYXJiYXJ0aDwvQXV0aG9yPjxZ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Harbarth et al. (2015)</w:t>
            </w:r>
            <w:r w:rsidRPr="00F3555A">
              <w:rPr>
                <w:rFonts w:ascii="Times New Roman" w:eastAsia="Times New Roman" w:hAnsi="Times New Roman" w:cs="Times New Roman"/>
                <w:color w:val="595959"/>
                <w:sz w:val="20"/>
                <w:szCs w:val="20"/>
                <w:lang w:val="en-GB"/>
              </w:rPr>
              <w:fldChar w:fldCharType="end"/>
            </w:r>
          </w:p>
        </w:tc>
        <w:tc>
          <w:tcPr>
            <w:tcW w:w="1533" w:type="dxa"/>
          </w:tcPr>
          <w:p w14:paraId="6A1D048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6439CA9"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RSA</w:t>
            </w:r>
          </w:p>
        </w:tc>
        <w:tc>
          <w:tcPr>
            <w:tcW w:w="2336" w:type="dxa"/>
            <w:gridSpan w:val="2"/>
          </w:tcPr>
          <w:p w14:paraId="1ADDF5A2"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Assess the non-inferiority of a multiple drug treatment in comparison of a single drug treatment.</w:t>
            </w:r>
          </w:p>
        </w:tc>
        <w:tc>
          <w:tcPr>
            <w:tcW w:w="1453" w:type="dxa"/>
          </w:tcPr>
          <w:p w14:paraId="5025139A"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color w:val="000000"/>
                <w:sz w:val="20"/>
                <w:szCs w:val="20"/>
                <w:u w:val="single"/>
                <w:lang w:val="en-GB"/>
              </w:rPr>
            </w:pPr>
            <w:r w:rsidRPr="00F3555A">
              <w:rPr>
                <w:rFonts w:ascii="Times New Roman" w:eastAsia="Times New Roman" w:hAnsi="Times New Roman" w:cs="Calibri"/>
                <w:color w:val="000000"/>
                <w:sz w:val="20"/>
                <w:szCs w:val="20"/>
                <w:u w:val="single"/>
                <w:lang w:val="en-GB"/>
              </w:rPr>
              <w:t>Linezolid</w:t>
            </w:r>
          </w:p>
        </w:tc>
        <w:tc>
          <w:tcPr>
            <w:tcW w:w="1701" w:type="dxa"/>
          </w:tcPr>
          <w:p w14:paraId="396DED49"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w:t>
            </w:r>
            <w:r w:rsidRPr="00F3555A">
              <w:rPr>
                <w:rFonts w:ascii="Times New Roman" w:eastAsia="Times New Roman" w:hAnsi="Times New Roman" w:cs="Calibri"/>
                <w:sz w:val="20"/>
                <w:szCs w:val="20"/>
                <w:u w:val="single"/>
                <w:lang w:val="en-GB"/>
              </w:rPr>
              <w:t>sulfamethoxazole</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rifampicin</w:t>
            </w:r>
          </w:p>
        </w:tc>
        <w:tc>
          <w:tcPr>
            <w:tcW w:w="1500" w:type="dxa"/>
          </w:tcPr>
          <w:p w14:paraId="4934EA67"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no</w:t>
            </w:r>
          </w:p>
        </w:tc>
        <w:tc>
          <w:tcPr>
            <w:tcW w:w="3036" w:type="dxa"/>
          </w:tcPr>
          <w:p w14:paraId="0E1145F1"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rPr>
            </w:pPr>
            <w:r w:rsidRPr="00F3555A">
              <w:rPr>
                <w:rFonts w:ascii="Times New Roman" w:eastAsia="Times New Roman" w:hAnsi="Times New Roman" w:cs="Calibri"/>
                <w:sz w:val="20"/>
                <w:szCs w:val="20"/>
                <w:lang w:val="en-GB"/>
              </w:rPr>
              <w:t xml:space="preserve">All-cause mortality, mortality attributable to infection, treatment failure </w:t>
            </w:r>
          </w:p>
        </w:tc>
      </w:tr>
      <w:tr w:rsidR="00560817" w:rsidRPr="00F3555A" w14:paraId="52876C5C" w14:textId="77777777" w:rsidTr="00560817">
        <w:trPr>
          <w:gridAfter w:val="1"/>
          <w:wAfter w:w="108" w:type="dxa"/>
        </w:trPr>
        <w:tc>
          <w:tcPr>
            <w:cnfStyle w:val="001000000000" w:firstRow="0" w:lastRow="0" w:firstColumn="1" w:lastColumn="0" w:oddVBand="0" w:evenVBand="0" w:oddHBand="0" w:evenHBand="0" w:firstRowFirstColumn="0" w:firstRowLastColumn="0" w:lastRowFirstColumn="0" w:lastRowLastColumn="0"/>
            <w:tcW w:w="1134" w:type="dxa"/>
          </w:tcPr>
          <w:p w14:paraId="00AEFF76" w14:textId="36EDFA81" w:rsidR="00560817" w:rsidRPr="00F3555A" w:rsidRDefault="00560817" w:rsidP="00560817">
            <w:pPr>
              <w:rPr>
                <w:rFonts w:ascii="Times New Roman" w:eastAsia="Times New Roman" w:hAnsi="Times New Roman" w:cs="Times New Roman"/>
                <w:i/>
                <w:iCs/>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Hodson&lt;/Author&gt;&lt;Year&gt;1987&lt;/Year&gt;&lt;RecNum&gt;2713&lt;/RecNum&gt;&lt;DisplayText&gt;Hodson et al. (1987)&lt;/DisplayText&gt;&lt;record&gt;&lt;rec-number&gt;2713&lt;/rec-number&gt;&lt;foreign-keys&gt;&lt;key app="EN" db-id="rs2fa5pp8wsvzne5aa35dpp45rexx9t9tfwz" timestamp="1686815834"&gt;2713&lt;/key&gt;&lt;/foreign-keys&gt;&lt;ref-type name="Journal Article"&gt;17&lt;/ref-type&gt;&lt;contributors&gt;&lt;authors&gt;&lt;author&gt;Hodson, M. E.&lt;/author&gt;&lt;author&gt;Roberts, C. M.&lt;/author&gt;&lt;author&gt;Butland, R. J.&lt;/author&gt;&lt;author&gt;Smith, M. J.&lt;/author&gt;&lt;author&gt;Batten, J. C.&lt;/author&gt;&lt;/authors&gt;&lt;/contributors&gt;&lt;titles&gt;&lt;title&gt;Oral ciprofloxacin compared with conventional intravenous treatment for Pseudomonas aeruginosa infection in adults with cystic fibrosis&lt;/title&gt;&lt;secondary-title&gt;Lancet (london, england)&lt;/secondary-title&gt;&lt;/titles&gt;&lt;periodical&gt;&lt;full-title&gt;Lancet (london, england)&lt;/full-title&gt;&lt;/periodical&gt;&lt;pages&gt;235</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237&lt;/pages&gt;&lt;volume&gt;1&lt;/volume&gt;&lt;number&gt;8527&lt;/number&gt;&lt;keywords&gt;&lt;keyword&gt;Acute Disease&lt;/keyword&gt;&lt;keyword&gt;Administration, Oral&lt;/keyword&gt;&lt;keyword&gt;Adolescent&lt;/keyword&gt;&lt;keyword&gt;Adult&lt;/keyword&gt;&lt;keyword&gt;Azlocillin [administration &amp;amp; dosage]&lt;/keyword&gt;&lt;keyword&gt;Ciprofloxacin [*administration &amp;amp; dosage]&lt;/keyword&gt;&lt;keyword&gt;Clinical Trials as Topic&lt;/keyword&gt;&lt;keyword&gt;Cystic Fibrosis [*complications, physiopathology]&lt;/keyword&gt;&lt;keyword&gt;Drug Therapy, Combination&lt;/keyword&gt;&lt;keyword&gt;Female&lt;/keyword&gt;&lt;keyword&gt;Gentamicins [administration &amp;amp; dosage]&lt;/keyword&gt;&lt;keyword&gt;Humans&lt;/keyword&gt;&lt;keyword&gt;Injections, Intravenous&lt;/keyword&gt;&lt;keyword&gt;Male&lt;/keyword&gt;&lt;keyword&gt;Pseudomonas Infections [*drug therapy]&lt;/keyword&gt;&lt;keyword&gt;Random Allocation&lt;/keyword&gt;&lt;keyword&gt;Respiratory Function Tests&lt;/keyword&gt;&lt;/keywords&gt;&lt;dates&gt;&lt;year&gt;1987&lt;/year&gt;&lt;/dates&gt;&lt;accession-num&gt;CN-00046367&lt;/accession-num&gt;&lt;urls&gt;&lt;related-urls&gt;&lt;url&gt;https://www.cochranelibrary.com/central/doi/10.1002/central/CN-00046367/full&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Hodson et al. (1987)</w:t>
            </w:r>
            <w:r w:rsidRPr="00F3555A">
              <w:rPr>
                <w:rFonts w:ascii="Times New Roman" w:eastAsia="Times New Roman" w:hAnsi="Times New Roman" w:cs="Times New Roman"/>
                <w:color w:val="595959"/>
                <w:sz w:val="20"/>
                <w:szCs w:val="20"/>
                <w:lang w:val="en-GB"/>
              </w:rPr>
              <w:fldChar w:fldCharType="end"/>
            </w:r>
          </w:p>
        </w:tc>
        <w:tc>
          <w:tcPr>
            <w:tcW w:w="1533" w:type="dxa"/>
          </w:tcPr>
          <w:p w14:paraId="548B057E"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45E9261"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Calibri" w:eastAsia="Times New Roman" w:hAnsi="Calibri" w:cs="Calibri"/>
                <w:sz w:val="20"/>
                <w:szCs w:val="20"/>
                <w:lang w:val="en-GB" w:eastAsia="de-DE"/>
              </w:rPr>
              <w:t xml:space="preserve">Cystic fibrosis patients with </w:t>
            </w:r>
            <w:r w:rsidRPr="00F3555A">
              <w:rPr>
                <w:rFonts w:ascii="Calibri" w:eastAsia="Times New Roman" w:hAnsi="Calibri" w:cs="Calibri"/>
                <w:i/>
                <w:iCs/>
                <w:sz w:val="20"/>
                <w:szCs w:val="20"/>
                <w:lang w:val="en-GB" w:eastAsia="de-DE"/>
              </w:rPr>
              <w:t>P. aeruginosa</w:t>
            </w:r>
          </w:p>
        </w:tc>
        <w:tc>
          <w:tcPr>
            <w:tcW w:w="2336" w:type="dxa"/>
            <w:gridSpan w:val="2"/>
          </w:tcPr>
          <w:p w14:paraId="6B229636"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rPr>
            </w:pPr>
            <w:r w:rsidRPr="00F3555A">
              <w:rPr>
                <w:rFonts w:ascii="Calibri" w:eastAsia="Times New Roman" w:hAnsi="Calibri" w:cs="Calibri"/>
                <w:color w:val="000000"/>
                <w:sz w:val="20"/>
                <w:szCs w:val="20"/>
                <w:lang w:val="en-US"/>
              </w:rPr>
              <w:t xml:space="preserve">Compare an oral one drug treatment to an intravenous two drug treatment. </w:t>
            </w:r>
          </w:p>
        </w:tc>
        <w:tc>
          <w:tcPr>
            <w:tcW w:w="1453" w:type="dxa"/>
          </w:tcPr>
          <w:p w14:paraId="28E982F0"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iprofloxacin</w:t>
            </w:r>
          </w:p>
        </w:tc>
        <w:tc>
          <w:tcPr>
            <w:tcW w:w="1701" w:type="dxa"/>
          </w:tcPr>
          <w:p w14:paraId="21510BA1"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proofErr w:type="spellStart"/>
            <w:r w:rsidRPr="00F3555A">
              <w:rPr>
                <w:rFonts w:ascii="Times New Roman" w:eastAsia="Times New Roman" w:hAnsi="Times New Roman" w:cs="Times New Roman"/>
                <w:sz w:val="20"/>
                <w:szCs w:val="20"/>
                <w:u w:val="single"/>
                <w:lang w:val="en-GB"/>
              </w:rPr>
              <w:t>Azlocillin</w:t>
            </w:r>
            <w:proofErr w:type="spellEnd"/>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gentamicin</w:t>
            </w:r>
          </w:p>
        </w:tc>
        <w:tc>
          <w:tcPr>
            <w:tcW w:w="1500" w:type="dxa"/>
          </w:tcPr>
          <w:p w14:paraId="3D37DC2E"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iCs/>
                <w:sz w:val="20"/>
                <w:szCs w:val="20"/>
                <w:lang w:val="en-GB"/>
              </w:rPr>
              <w:t>no</w:t>
            </w:r>
          </w:p>
        </w:tc>
        <w:tc>
          <w:tcPr>
            <w:tcW w:w="3036" w:type="dxa"/>
          </w:tcPr>
          <w:p w14:paraId="2306AF7F"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sz w:val="20"/>
                <w:szCs w:val="20"/>
                <w:lang w:val="en-GB"/>
              </w:rPr>
            </w:pPr>
            <w:r w:rsidRPr="00F3555A">
              <w:rPr>
                <w:rFonts w:ascii="Times New Roman" w:eastAsia="Times New Roman" w:hAnsi="Times New Roman" w:cs="Times New Roman"/>
                <w:iCs/>
                <w:sz w:val="20"/>
                <w:szCs w:val="20"/>
                <w:lang w:val="en-GB"/>
              </w:rPr>
              <w:t>-</w:t>
            </w:r>
          </w:p>
        </w:tc>
      </w:tr>
      <w:tr w:rsidR="00560817" w:rsidRPr="00F3555A" w14:paraId="46E1018F"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3054DB5E" w14:textId="0AD085C4" w:rsidR="00560817" w:rsidRPr="00AA01E3" w:rsidRDefault="00560817" w:rsidP="00560817">
            <w:pPr>
              <w:rPr>
                <w:rFonts w:ascii="Times New Roman" w:eastAsia="Times New Roman" w:hAnsi="Times New Roman" w:cs="Times New Roman"/>
                <w:i/>
                <w:iCs/>
                <w:color w:val="595959"/>
                <w:sz w:val="20"/>
                <w:szCs w:val="20"/>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Hoepelman&lt;/Author&gt;&lt;Year&gt;1988&lt;/Year&gt;&lt;RecNum&gt;2714&lt;/RecNum&gt;&lt;DisplayText&gt;Hoepelman et al. (1988)&lt;/DisplayText&gt;&lt;record&gt;&lt;rec-number&gt;2714&lt;/rec-number&gt;&lt;foreign-keys&gt;&lt;key app="EN" db-id="rs2fa5pp8wsvzne5aa35dpp45rexx9t9tfwz" timestamp="1686815834"&gt;2714&lt;/key&gt;&lt;/foreign-keys&gt;&lt;ref-type name="Journal Article"&gt;17&lt;/ref-type&gt;&lt;contributors&gt;&lt;authors&gt;&lt;author&gt;Hoepelman, I. M.&lt;/author&gt;&lt;author&gt;Rozenberg-Arska, M.&lt;/author&gt;&lt;author&gt;Verhoef, J.&lt;/author&gt;&lt;/authors&gt;&lt;/contributors&gt;&lt;titles&gt;&lt;title&gt;Comparative study of ceftriaxone monotherapy versus a combination regimen of cefuroxime plus gentamicin for treatment of serious bacterial infections: the efficacy, safety and effect on fecal flora&lt;/title&gt;&lt;secondary-title&gt;Chemotherapy&lt;/secondary-title&gt;&lt;/titles&gt;&lt;periodical&gt;&lt;full-title&gt;Chemotherapy&lt;/full-title&gt;&lt;/periodical&gt;&lt;pages&gt;21</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29&lt;/pages&gt;&lt;volume&gt;34 Suppl 1&lt;/volume&gt;&lt;keywords&gt;&lt;keyword&gt;Bacterial Infections [blood, *drug therapy, microbiology]&lt;/keyword&gt;&lt;keyword&gt;Ceftriaxone [*administration &amp;amp; dosage, therapeutic use]&lt;/keyword&gt;&lt;keyword&gt;Cefuroxime [*administration &amp;amp; dosage, therapeutic use]&lt;/keyword&gt;&lt;keyword&gt;Cephalosporins [*administration &amp;amp; dosage]&lt;/keyword&gt;&lt;keyword&gt;Cost</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Benefit Analysis&lt;/keyword&gt;&lt;keyword&gt;Drug Administration Schedule&lt;/keyword&gt;&lt;keyword&gt;Drug Therapy, Combination&lt;/keyword&gt;&lt;keyword&gt;Feces [*microbiology]&lt;/keyword&gt;&lt;keyword&gt;Female&lt;/keyword&gt;&lt;keyword&gt;Gentamicins [*administration &amp;amp; dosage, therapeutic use]&lt;/keyword&gt;&lt;keyword&gt;Humans&lt;/keyword&gt;&lt;keyword&gt;Male&lt;/keyword&gt;&lt;keyword&gt;Random Allocation&lt;/keyword&gt;&lt;/keywords&gt;&lt;dates&gt;&lt;year&gt;1988&lt;/year&gt;&lt;/dates&gt;&lt;accession-num&gt;CN-00059716&lt;/accession-num&gt;&lt;urls&gt;&lt;related-urls&gt;&lt;url&gt;https://www.cochranelibrary.com/central/doi/10.1002/central/CN-00059716/full&lt;/url&gt;&lt;url&gt;https://www.karger.com/Article/Abstract/238643&lt;/url&gt;&lt;/related-urls&gt;&lt;/urls&gt;&lt;electronic-resource-num&gt;10.1159/000238643&lt;/electronic-resource-num&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Hoepelman et al. (1988)</w:t>
            </w:r>
            <w:r w:rsidRPr="00F3555A">
              <w:rPr>
                <w:rFonts w:ascii="Times New Roman" w:eastAsia="Times New Roman" w:hAnsi="Times New Roman" w:cs="Times New Roman"/>
                <w:color w:val="595959"/>
                <w:sz w:val="20"/>
                <w:szCs w:val="20"/>
                <w:lang w:val="en-GB"/>
              </w:rPr>
              <w:fldChar w:fldCharType="end"/>
            </w:r>
          </w:p>
        </w:tc>
        <w:tc>
          <w:tcPr>
            <w:tcW w:w="1533" w:type="dxa"/>
          </w:tcPr>
          <w:p w14:paraId="427065BD"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6CFBCD2A"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Serious bacterial infections</w:t>
            </w:r>
          </w:p>
        </w:tc>
        <w:tc>
          <w:tcPr>
            <w:tcW w:w="2336" w:type="dxa"/>
            <w:gridSpan w:val="2"/>
          </w:tcPr>
          <w:p w14:paraId="12FAA55E"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mergence of resistance of </w:t>
            </w:r>
            <w:proofErr w:type="spellStart"/>
            <w:r w:rsidRPr="00F3555A">
              <w:rPr>
                <w:rFonts w:ascii="Calibri" w:eastAsia="Times New Roman" w:hAnsi="Calibri" w:cs="Calibri"/>
                <w:sz w:val="20"/>
                <w:szCs w:val="20"/>
                <w:lang w:val="en-GB" w:eastAsia="de-DE"/>
              </w:rPr>
              <w:t>fecal</w:t>
            </w:r>
            <w:proofErr w:type="spellEnd"/>
            <w:r w:rsidRPr="00F3555A">
              <w:rPr>
                <w:rFonts w:ascii="Calibri" w:eastAsia="Times New Roman" w:hAnsi="Calibri" w:cs="Calibri"/>
                <w:sz w:val="20"/>
                <w:szCs w:val="20"/>
                <w:lang w:val="en-GB" w:eastAsia="de-DE"/>
              </w:rPr>
              <w:t xml:space="preserve"> flora</w:t>
            </w:r>
          </w:p>
        </w:tc>
        <w:tc>
          <w:tcPr>
            <w:tcW w:w="1453" w:type="dxa"/>
          </w:tcPr>
          <w:p w14:paraId="34A6CA36"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eftriaxone</w:t>
            </w:r>
          </w:p>
        </w:tc>
        <w:tc>
          <w:tcPr>
            <w:tcW w:w="1701" w:type="dxa"/>
          </w:tcPr>
          <w:p w14:paraId="7DA842E5"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Cefuroxime</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gentamicin</w:t>
            </w:r>
          </w:p>
        </w:tc>
        <w:tc>
          <w:tcPr>
            <w:tcW w:w="1500" w:type="dxa"/>
          </w:tcPr>
          <w:p w14:paraId="3B1B3DC2"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p w14:paraId="1F1D0AFA"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p>
        </w:tc>
        <w:tc>
          <w:tcPr>
            <w:tcW w:w="3036" w:type="dxa"/>
          </w:tcPr>
          <w:p w14:paraId="383AE7F2"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Proportion of patients with alterations of the prescribed treatment due to adverse events</w:t>
            </w:r>
          </w:p>
        </w:tc>
      </w:tr>
      <w:tr w:rsidR="00560817" w:rsidRPr="00F3555A" w14:paraId="5ED08546"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105B233" w14:textId="097BC636"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lastRenderedPageBreak/>
              <w:fldChar w:fldCharType="begin">
                <w:fldData xml:space="preserve">PEVuZE5vdGU+PENpdGUgQXV0aG9yWWVhcj0iMSI+PEF1dGhvcj5IdWx0w6luPC9BdXRob3I+PFll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=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IdWx0w6luPC9BdXRob3I+PFll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=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Hultén et al. (1997)</w:t>
            </w:r>
            <w:r w:rsidRPr="00F3555A">
              <w:rPr>
                <w:rFonts w:ascii="Times New Roman" w:eastAsia="Times New Roman" w:hAnsi="Times New Roman" w:cs="Times New Roman"/>
                <w:color w:val="595959"/>
                <w:sz w:val="20"/>
                <w:szCs w:val="20"/>
                <w:lang w:val="en-GB"/>
              </w:rPr>
              <w:fldChar w:fldCharType="end"/>
            </w:r>
          </w:p>
        </w:tc>
        <w:tc>
          <w:tcPr>
            <w:tcW w:w="1533" w:type="dxa"/>
          </w:tcPr>
          <w:p w14:paraId="129233E9"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0DDE1BE8"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Calibri" w:eastAsia="Times New Roman" w:hAnsi="Calibri" w:cs="Calibri"/>
                <w:i/>
                <w:iCs/>
                <w:sz w:val="20"/>
                <w:szCs w:val="20"/>
                <w:lang w:val="en-GB" w:eastAsia="de-DE"/>
              </w:rPr>
              <w:t>H. pylori</w:t>
            </w:r>
          </w:p>
        </w:tc>
        <w:tc>
          <w:tcPr>
            <w:tcW w:w="2336" w:type="dxa"/>
            <w:gridSpan w:val="2"/>
          </w:tcPr>
          <w:p w14:paraId="1CE157D8"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Antibacterial efficacy, emergence of clarithromycin resistance.</w:t>
            </w:r>
          </w:p>
        </w:tc>
        <w:tc>
          <w:tcPr>
            <w:tcW w:w="1453" w:type="dxa"/>
          </w:tcPr>
          <w:p w14:paraId="0BF3B4AA"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rPr>
            </w:pPr>
            <w:r w:rsidRPr="00F3555A">
              <w:rPr>
                <w:rFonts w:ascii="Calibri" w:eastAsia="Times New Roman" w:hAnsi="Calibri" w:cs="Calibri"/>
                <w:color w:val="000000"/>
                <w:sz w:val="20"/>
                <w:szCs w:val="20"/>
                <w:u w:val="single"/>
                <w:lang w:val="en-GB"/>
              </w:rPr>
              <w:t>Clarithromycin</w:t>
            </w:r>
          </w:p>
        </w:tc>
        <w:tc>
          <w:tcPr>
            <w:tcW w:w="1701" w:type="dxa"/>
          </w:tcPr>
          <w:p w14:paraId="1F66A445"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Clarithromycin</w:t>
            </w:r>
            <w:r w:rsidRPr="00F3555A">
              <w:rPr>
                <w:rFonts w:ascii="Times New Roman" w:eastAsia="Times New Roman" w:hAnsi="Times New Roman" w:cs="Times New Roman"/>
                <w:sz w:val="20"/>
                <w:szCs w:val="20"/>
                <w:lang w:val="en-GB"/>
              </w:rPr>
              <w:t>, and lymecycline</w:t>
            </w:r>
          </w:p>
        </w:tc>
        <w:tc>
          <w:tcPr>
            <w:tcW w:w="1500" w:type="dxa"/>
          </w:tcPr>
          <w:p w14:paraId="3FB89B9F"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2836F137"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448BC4E4"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0095B469" w14:textId="16EFCE2A"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Iravani&lt;/Author&gt;&lt;Year&gt;1981&lt;/Year&gt;&lt;RecNum&gt;2716&lt;/RecNum&gt;&lt;DisplayText&gt;Iravani et al. (1981)&lt;/DisplayText&gt;&lt;record&gt;&lt;rec-number&gt;2716&lt;/rec-number&gt;&lt;foreign-keys&gt;&lt;key app="EN" db-id="rs2fa5pp8wsvzne5aa35dpp45rexx9t9tfwz" timestamp="1686815834"&gt;2716&lt;/key&gt;&lt;/foreign-keys&gt;&lt;ref-type name="Journal Article"&gt;17&lt;/ref-type&gt;&lt;contributors&gt;&lt;authors&gt;&lt;author&gt;Iravani, A.&lt;/author&gt;&lt;author&gt;Richard, G. A.&lt;/author&gt;&lt;author&gt;Baer, H.&lt;/author&gt;&lt;author&gt;Fennell, R.&lt;/author&gt;&lt;/authors&gt;&lt;/contributors&gt;&lt;titles&gt;&lt;title&gt;Comparative efficacy and safety of nalidixic acid versus trimethoprim/sulfamethoxazole in treatment of acute urinary tract infections in college-age women&lt;/title&gt;&lt;secondary-title&gt;Antimicrobial agents and chemotherapy&lt;/secondary-title&gt;&lt;/titles&gt;&lt;periodical&gt;&lt;full-title&gt;Antimicrobial Agents and Chemotherapy&lt;/full-title&gt;&lt;/periodical&gt;&lt;pages&gt;598</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604&lt;/pages&gt;&lt;volume&gt;19&lt;/volume&gt;&lt;number&gt;4&lt;/number&gt;&lt;keywords&gt;&lt;keyword&gt;Adult&lt;/keyword&gt;&lt;keyword&gt;Drug Combinations [adverse effects, therapeutic use]&lt;/keyword&gt;&lt;keyword&gt;Feces [microbiology]&lt;/keyword&gt;&lt;keyword&gt;Female&lt;/keyword&gt;&lt;keyword&gt;Humans&lt;/keyword&gt;&lt;keyword&gt;Nalidixic Acid [adverse effects, *therapeutic use]&lt;/keyword&gt;&lt;keyword&gt;Sulfamethoxazole [adverse effects, *therapeutic use]&lt;/keyword&gt;&lt;keyword&gt;Time Factors&lt;/keyword&gt;&lt;keyword&gt;Trimethoprim [adverse effects, *therapeutic use]&lt;/keyword&gt;&lt;keyword&gt;Trimethoprim, Sulfamethoxazole Drug Combination&lt;/keyword&gt;&lt;keyword&gt;Urinary Tract Infections [*drug therapy, microbiology]&lt;/keyword&gt;&lt;/keywords&gt;&lt;dates&gt;&lt;year&gt;1981&lt;/year&gt;&lt;/dates&gt;&lt;accession-num&gt;CN-00025415&lt;/accession-num&gt;&lt;urls&gt;&lt;related-urls&gt;&lt;url&gt;https://www.cochranelibrary.com/central/doi/10.1002/central/CN-00025415/full&lt;/url&gt;&lt;url&gt;https://aac.asm.org/content/aac/19/4/598.full.pdf&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Iravani et al. (1981)</w:t>
            </w:r>
            <w:r w:rsidRPr="00F3555A">
              <w:rPr>
                <w:rFonts w:ascii="Times New Roman" w:eastAsia="Times New Roman" w:hAnsi="Times New Roman" w:cs="Times New Roman"/>
                <w:color w:val="595959"/>
                <w:sz w:val="20"/>
                <w:szCs w:val="20"/>
                <w:lang w:val="en-GB"/>
              </w:rPr>
              <w:fldChar w:fldCharType="end"/>
            </w:r>
          </w:p>
        </w:tc>
        <w:tc>
          <w:tcPr>
            <w:tcW w:w="1533" w:type="dxa"/>
          </w:tcPr>
          <w:p w14:paraId="0A36DBCB"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59A9E56"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Acute UTI</w:t>
            </w:r>
          </w:p>
        </w:tc>
        <w:tc>
          <w:tcPr>
            <w:tcW w:w="2336" w:type="dxa"/>
            <w:gridSpan w:val="2"/>
          </w:tcPr>
          <w:p w14:paraId="47B9394C"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treatment effects on </w:t>
            </w:r>
            <w:proofErr w:type="spellStart"/>
            <w:r w:rsidRPr="00F3555A">
              <w:rPr>
                <w:rFonts w:ascii="Calibri" w:eastAsia="Times New Roman" w:hAnsi="Calibri" w:cs="Calibri"/>
                <w:sz w:val="20"/>
                <w:szCs w:val="20"/>
                <w:lang w:val="en-GB" w:eastAsia="de-DE"/>
              </w:rPr>
              <w:t>fecal</w:t>
            </w:r>
            <w:proofErr w:type="spellEnd"/>
            <w:r w:rsidRPr="00F3555A">
              <w:rPr>
                <w:rFonts w:ascii="Calibri" w:eastAsia="Times New Roman" w:hAnsi="Calibri" w:cs="Calibri"/>
                <w:sz w:val="20"/>
                <w:szCs w:val="20"/>
                <w:lang w:val="en-GB" w:eastAsia="de-DE"/>
              </w:rPr>
              <w:t xml:space="preserve"> flora, resistance emergence in the infecting pathogen</w:t>
            </w:r>
          </w:p>
        </w:tc>
        <w:tc>
          <w:tcPr>
            <w:tcW w:w="1453" w:type="dxa"/>
          </w:tcPr>
          <w:p w14:paraId="27D7F7FF"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Nalidixic acid</w:t>
            </w:r>
          </w:p>
        </w:tc>
        <w:tc>
          <w:tcPr>
            <w:tcW w:w="1701" w:type="dxa"/>
          </w:tcPr>
          <w:p w14:paraId="2351ADE2"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0F886C14"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7FA6FED9"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47528717"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10D349F" w14:textId="67329E2D"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Jacobs&lt;/Author&gt;&lt;Year&gt;1993&lt;/Year&gt;&lt;RecNum&gt;2929&lt;/RecNum&gt;&lt;DisplayText&gt;Jacobs et al. (1993)&lt;/DisplayText&gt;&lt;record&gt;&lt;rec-number&gt;2929&lt;/rec-number&gt;&lt;foreign-keys&gt;&lt;key app="EN" db-id="rs2fa5pp8wsvzne5aa35dpp45rexx9t9tfwz" timestamp="1686816420"&gt;2929&lt;/key&gt;&lt;/foreign-keys&gt;&lt;ref-type name="Journal Article"&gt;17&lt;/ref-type&gt;&lt;contributors&gt;&lt;authors&gt;&lt;author&gt;Jacobs, R. F.&lt;/author&gt;&lt;author&gt;Vats, T. S.&lt;/author&gt;&lt;author&gt;Pappa, K. A.&lt;/author&gt;&lt;author&gt;Chaudhary, S.&lt;/author&gt;&lt;author&gt;Kletzel, M.&lt;/author&gt;&lt;author&gt;Becton, D. L.&lt;/author&gt;&lt;/authors&gt;&lt;/contributors&gt;&lt;titles&gt;&lt;title&gt;Ceftazidime versus ceftazidime plus tobramycin in febrile neutropenic children&lt;/title&gt;&lt;secondary-title&gt;Infection&lt;/secondary-title&gt;&lt;/titles&gt;&lt;periodical&gt;&lt;full-title&gt;Infection&lt;/full-title&gt;&lt;/periodical&gt;&lt;pages&gt;223</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228&lt;/pages&gt;&lt;volume&gt;21&lt;/volume&gt;&lt;number&gt;4&lt;/number&gt;&lt;keywords&gt;&lt;keyword&gt;Adolescent&lt;/keyword&gt;&lt;keyword&gt;Antineoplastic Agents [*adverse effects]&lt;/keyword&gt;&lt;keyword&gt;Bacterial Infections [complications, *drug therapy, microbiology]&lt;/keyword&gt;&lt;keyword&gt;Ceftazidime [pharmacology, therapeutic use]&lt;/keyword&gt;&lt;keyword&gt;Child&lt;/keyword&gt;&lt;keyword&gt;Child, Preschool&lt;/keyword&gt;&lt;keyword&gt;Drug Resistance, Microbial&lt;/keyword&gt;&lt;keyword&gt;Drug Therapy, Combination [pharmacology, *therapeutic use]&lt;/keyword&gt;&lt;keyword&gt;Female&lt;/keyword&gt;&lt;keyword&gt;Fever [complications, *drug therapy]&lt;/keyword&gt;&lt;keyword&gt;Humans&lt;/keyword&gt;&lt;keyword&gt;Infant&lt;/keyword&gt;&lt;keyword&gt;Male&lt;/keyword&gt;&lt;keyword&gt;Neutropenia [chemically induced, complications, *drug therapy]&lt;/keyword&gt;&lt;keyword&gt;Superinfection [*epidemiology]&lt;/keyword&gt;&lt;keyword&gt;Tobramycin [pharmacology, therapeutic use]&lt;/keyword&gt;&lt;keyword&gt;Treatment Outcome&lt;/keyword&gt;&lt;/keywords&gt;&lt;dates&gt;&lt;year&gt;1993&lt;/year&gt;&lt;/dates&gt;&lt;accession-num&gt;CN-00096861&lt;/accession-num&gt;&lt;urls&gt;&lt;related-urls&gt;&lt;url&gt;https://www.cochranelibrary.com/central/doi/10.1002/central/CN-00096861/full&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Jacobs et al. (1993)</w:t>
            </w:r>
            <w:r w:rsidRPr="00F3555A">
              <w:rPr>
                <w:rFonts w:ascii="Times New Roman" w:eastAsia="Times New Roman" w:hAnsi="Times New Roman" w:cs="Times New Roman"/>
                <w:color w:val="595959"/>
                <w:sz w:val="20"/>
                <w:szCs w:val="20"/>
                <w:lang w:val="en-GB"/>
              </w:rPr>
              <w:fldChar w:fldCharType="end"/>
            </w:r>
          </w:p>
        </w:tc>
        <w:tc>
          <w:tcPr>
            <w:tcW w:w="1533" w:type="dxa"/>
          </w:tcPr>
          <w:p w14:paraId="32A890C7"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07C6F40B"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Bacterial infections in neutropenic children</w:t>
            </w:r>
          </w:p>
        </w:tc>
        <w:tc>
          <w:tcPr>
            <w:tcW w:w="2336" w:type="dxa"/>
            <w:gridSpan w:val="2"/>
          </w:tcPr>
          <w:p w14:paraId="768D03FD"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Efficacy and safety, tolerance, emergence of resistance and risk of superinfection</w:t>
            </w:r>
          </w:p>
        </w:tc>
        <w:tc>
          <w:tcPr>
            <w:tcW w:w="1453" w:type="dxa"/>
          </w:tcPr>
          <w:p w14:paraId="1ADEF161"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eftazidime</w:t>
            </w:r>
          </w:p>
        </w:tc>
        <w:tc>
          <w:tcPr>
            <w:tcW w:w="1701" w:type="dxa"/>
          </w:tcPr>
          <w:p w14:paraId="75DEE270"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Times New Roman"/>
                <w:sz w:val="20"/>
                <w:szCs w:val="20"/>
                <w:u w:val="single"/>
                <w:lang w:val="en-GB"/>
              </w:rPr>
              <w:t>Ceftazidime</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tobramycin</w:t>
            </w:r>
          </w:p>
        </w:tc>
        <w:tc>
          <w:tcPr>
            <w:tcW w:w="1500" w:type="dxa"/>
          </w:tcPr>
          <w:p w14:paraId="02A1D87B"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yes</w:t>
            </w:r>
          </w:p>
        </w:tc>
        <w:tc>
          <w:tcPr>
            <w:tcW w:w="3036" w:type="dxa"/>
          </w:tcPr>
          <w:p w14:paraId="15FA887B"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ll-cause mortality, treatment failure, treatment failure due to a change of resistance against the study drugs</w:t>
            </w:r>
          </w:p>
        </w:tc>
      </w:tr>
      <w:tr w:rsidR="00560817" w:rsidRPr="00F3555A" w14:paraId="224BAE98"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41554DF" w14:textId="11BB5FD3" w:rsidR="00560817" w:rsidRPr="00AA01E3" w:rsidRDefault="00560817" w:rsidP="00560817">
            <w:pPr>
              <w:rPr>
                <w:rFonts w:ascii="Times New Roman" w:eastAsia="Times New Roman" w:hAnsi="Times New Roman" w:cs="Times New Roman"/>
                <w:color w:val="595959"/>
                <w:sz w:val="20"/>
                <w:szCs w:val="20"/>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Jo&lt;/Author&gt;&lt;Year&gt;2021&lt;/Year&gt;&lt;RecNum&gt;2696&lt;/RecNum&gt;&lt;DisplayText&gt;Jo et al. (2021)&lt;/DisplayText&gt;&lt;record&gt;&lt;rec-number&gt;2696&lt;/rec-number&gt;&lt;foreign-keys&gt;&lt;key app="EN" db-id="rs2fa5pp8wsvzne5aa35dpp45rexx9t9tfwz" timestamp="1686815805"&gt;2696&lt;/key&gt;&lt;/foreign-keys&gt;&lt;ref-type name="Journal Article"&gt;17&lt;/ref-type&gt;&lt;contributors&gt;&lt;authors&gt;&lt;author&gt;Jo, J. H.&lt;/author&gt;&lt;author&gt;Harkins, C. P.&lt;/author&gt;&lt;author&gt;Schwardt, N. H.&lt;/author&gt;&lt;author&gt;Portillo, J. A.&lt;/author&gt;&lt;author&gt;Zimmerman, M. D.&lt;/author&gt;&lt;author&gt;Carter, C. L.&lt;/author&gt;&lt;author&gt;Hossen, M. A.&lt;/author&gt;&lt;author&gt;Peer, C. J.&lt;/author&gt;&lt;author&gt;Polley, E. C.&lt;/author&gt;&lt;author&gt;Dartois, V.&lt;/author&gt;&lt;author&gt;Figg, W. D.&lt;/author&gt;&lt;author&gt;Moutsopoulos, N. M.&lt;/author&gt;&lt;author&gt;Segre, J. A.&lt;/author&gt;&lt;author&gt;Kong, H. H.&lt;/author&gt;&lt;/authors&gt;&lt;/contributors&gt;&lt;titles&gt;&lt;title&gt;Alterations of human skin microbiome and expansion of antimicrobial resistance after systemic antibiotics&lt;/title&gt;&lt;secondary-title&gt;Sci Transl Med&lt;/secondary-title&gt;&lt;/titles&gt;&lt;periodical&gt;&lt;full-title&gt;Sci Transl Med&lt;/full-title&gt;&lt;/periodical&gt;&lt;pages&gt;eabd8077&lt;/pages&gt;&lt;volume&gt;13&lt;/volume&gt;&lt;number&gt;625&lt;/number&gt;&lt;keywords&gt;&lt;keyword&gt;*Anti-Bacterial Agents/therapeutic use&lt;/keyword&gt;&lt;keyword&gt;Drug Resistance, Bacterial/genetics&lt;/keyword&gt;&lt;keyword&gt;Humans&lt;/keyword&gt;&lt;keyword&gt;*Microbiota&lt;/keyword&gt;&lt;keyword&gt;Prospective Studies&lt;/keyword&gt;&lt;keyword&gt;Trimethoprim, Sulfamethoxazole Drug Combination&lt;/keyword&gt;&lt;/keywords&gt;&lt;dates&gt;&lt;year&gt;2021&lt;/year&gt;&lt;pub-dates&gt;&lt;date&gt;Dec 22&lt;/date&gt;&lt;/pub-dates&gt;&lt;/dates&gt;&lt;isbn&gt;1946-6234 (Print) 1946-6234&lt;/isbn&gt;&lt;accession-num&gt;34936382&lt;/accession-num&gt;&lt;urls&gt;&lt;/urls&gt;&lt;custom4&gt; Search_new_pubmed&lt;/custom4&gt;&lt;electronic-resource-num&gt;10.1126/scitranslmed.abd8077&lt;/electronic-resource-num&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Jo et al. (2021)</w:t>
            </w:r>
            <w:r w:rsidRPr="00F3555A">
              <w:rPr>
                <w:rFonts w:ascii="Times New Roman" w:eastAsia="Times New Roman" w:hAnsi="Times New Roman" w:cs="Times New Roman"/>
                <w:color w:val="595959"/>
                <w:sz w:val="20"/>
                <w:szCs w:val="20"/>
                <w:lang w:val="en-GB"/>
              </w:rPr>
              <w:fldChar w:fldCharType="end"/>
            </w:r>
            <w:r w:rsidRPr="00AA01E3">
              <w:rPr>
                <w:rFonts w:ascii="Times New Roman" w:eastAsia="Times New Roman" w:hAnsi="Times New Roman" w:cs="Times New Roman"/>
                <w:color w:val="595959"/>
                <w:sz w:val="20"/>
                <w:szCs w:val="20"/>
              </w:rPr>
              <w:t xml:space="preserve"> </w:t>
            </w:r>
          </w:p>
        </w:tc>
        <w:tc>
          <w:tcPr>
            <w:tcW w:w="1533" w:type="dxa"/>
          </w:tcPr>
          <w:p w14:paraId="0165CED9"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39BD1A86"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Determine impact of antibiotics on healthy skin microbiota</w:t>
            </w:r>
          </w:p>
        </w:tc>
        <w:tc>
          <w:tcPr>
            <w:tcW w:w="2336" w:type="dxa"/>
            <w:gridSpan w:val="2"/>
          </w:tcPr>
          <w:p w14:paraId="26AF494B"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Investigate short and long term of the skin microbiome</w:t>
            </w:r>
          </w:p>
        </w:tc>
        <w:tc>
          <w:tcPr>
            <w:tcW w:w="1453" w:type="dxa"/>
          </w:tcPr>
          <w:p w14:paraId="2D9B938B"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proofErr w:type="spellStart"/>
            <w:r w:rsidRPr="00F3555A">
              <w:rPr>
                <w:rFonts w:ascii="Calibri" w:eastAsia="Times New Roman" w:hAnsi="Calibri" w:cs="Calibri"/>
                <w:color w:val="000000"/>
                <w:sz w:val="20"/>
                <w:szCs w:val="20"/>
                <w:u w:val="single"/>
                <w:lang w:val="en-GB"/>
              </w:rPr>
              <w:t>Doxcycycline</w:t>
            </w:r>
            <w:proofErr w:type="spellEnd"/>
          </w:p>
        </w:tc>
        <w:tc>
          <w:tcPr>
            <w:tcW w:w="1701" w:type="dxa"/>
          </w:tcPr>
          <w:p w14:paraId="44781868"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4E4D309C"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024EC0EB"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06DBBB95"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C75D20A" w14:textId="00E6D409" w:rsidR="00560817" w:rsidRPr="00AA01E3" w:rsidRDefault="00560817" w:rsidP="00560817">
            <w:pPr>
              <w:rPr>
                <w:rFonts w:ascii="Times New Roman" w:eastAsia="Times New Roman" w:hAnsi="Times New Roman" w:cs="Times New Roman"/>
                <w:color w:val="595959"/>
                <w:sz w:val="20"/>
                <w:szCs w:val="20"/>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Macnab&lt;/Author&gt;&lt;Year&gt;1994&lt;/Year&gt;&lt;RecNum&gt;2717&lt;/RecNum&gt;&lt;DisplayText&gt;Macnab et al. (1994)&lt;/DisplayText&gt;&lt;record&gt;&lt;rec-number&gt;2717&lt;/rec-number&gt;&lt;foreign-keys&gt;&lt;key app="EN" db-id="rs2fa5pp8wsvzne5aa35dpp45rexx9t9tfwz" timestamp="1686815834"&gt;2717&lt;/key&gt;&lt;/foreign-keys&gt;&lt;ref-type name="Journal Article"&gt;17&lt;/ref-type&gt;&lt;contributors&gt;&lt;authors&gt;&lt;author&gt;Macnab, M. F.&lt;/author&gt;&lt;author&gt;Bohmer, P. D.&lt;/author&gt;&lt;author&gt;Seager, J. R.&lt;/author&gt;&lt;/authors&gt;&lt;/contributors&gt;&lt;titles&gt;&lt;title&gt;Evaluation of the 3-drug combination, Rifater, versus 4-drug therapy in the ambulatory treatment of tuberculosis in Cape Town&lt;/title&gt;&lt;secondary-title&gt;South African medical journal&lt;/secondary-title&gt;&lt;/titles&gt;&lt;periodical&gt;&lt;full-title&gt;South African medical journal&lt;/full-title&gt;&lt;/periodical&gt;&lt;pages&gt;325</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328&lt;/pages&gt;&lt;volume&gt;84&lt;/volume&gt;&lt;number&gt;6&lt;/number&gt;&lt;keywords&gt;&lt;keyword&gt;Antitubercular Agents [*therapeutic use]&lt;/keyword&gt;&lt;keyword&gt;Drug Combinations&lt;/keyword&gt;&lt;keyword&gt;Drug Resistance, Microbial&lt;/keyword&gt;&lt;keyword&gt;Ethambutol [adverse effects, therapeutic use]&lt;/keyword&gt;&lt;keyword&gt;Humans&lt;/keyword&gt;&lt;keyword&gt;Isoniazid [adverse effects, *therapeutic use]&lt;/keyword&gt;&lt;keyword&gt;Patient Compliance&lt;/keyword&gt;&lt;keyword&gt;Prospective Studies&lt;/keyword&gt;&lt;keyword&gt;Pyrazinamide [adverse effects, *therapeutic use]&lt;/keyword&gt;&lt;keyword&gt;Rifampin [adverse effects, *therapeutic use]&lt;/keyword&gt;&lt;keyword&gt;Sputum [microbiology]&lt;/keyword&gt;&lt;keyword&gt;Streptomycin [adverse effects, therapeutic use]&lt;/keyword&gt;&lt;keyword&gt;Tuberculosis [*drug therapy]&lt;/keyword&gt;&lt;/keywords&gt;&lt;dates&gt;&lt;year&gt;1994&lt;/year&gt;&lt;/dates&gt;&lt;accession-num&gt;CN-00255223&lt;/accession-num&gt;&lt;urls&gt;&lt;related-urls&gt;&lt;url&gt;https://www.cochranelibrary.com/central/doi/10.1002/central/CN-00255223/full&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Macnab et al. (1994)</w:t>
            </w:r>
            <w:r w:rsidRPr="00F3555A">
              <w:rPr>
                <w:rFonts w:ascii="Times New Roman" w:eastAsia="Times New Roman" w:hAnsi="Times New Roman" w:cs="Times New Roman"/>
                <w:color w:val="595959"/>
                <w:sz w:val="20"/>
                <w:szCs w:val="20"/>
                <w:lang w:val="en-GB"/>
              </w:rPr>
              <w:fldChar w:fldCharType="end"/>
            </w:r>
          </w:p>
        </w:tc>
        <w:tc>
          <w:tcPr>
            <w:tcW w:w="1533" w:type="dxa"/>
          </w:tcPr>
          <w:p w14:paraId="5F07ABCA"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Quasi-RCT</w:t>
            </w:r>
          </w:p>
        </w:tc>
        <w:tc>
          <w:tcPr>
            <w:tcW w:w="1624" w:type="dxa"/>
          </w:tcPr>
          <w:p w14:paraId="44563C46"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proofErr w:type="spellStart"/>
            <w:r w:rsidRPr="00F3555A">
              <w:rPr>
                <w:rFonts w:ascii="Calibri" w:eastAsia="Times New Roman" w:hAnsi="Calibri" w:cs="Calibri"/>
                <w:sz w:val="20"/>
                <w:szCs w:val="20"/>
                <w:lang w:val="en-GB" w:eastAsia="de-DE"/>
              </w:rPr>
              <w:t>Mtb</w:t>
            </w:r>
            <w:proofErr w:type="spellEnd"/>
          </w:p>
        </w:tc>
        <w:tc>
          <w:tcPr>
            <w:tcW w:w="2336" w:type="dxa"/>
            <w:gridSpan w:val="2"/>
          </w:tcPr>
          <w:p w14:paraId="3B5325BE"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Efficacy, primary drug resistance, bacteriological conversion rates, compliance, and side effects</w:t>
            </w:r>
          </w:p>
        </w:tc>
        <w:tc>
          <w:tcPr>
            <w:tcW w:w="1453" w:type="dxa"/>
          </w:tcPr>
          <w:p w14:paraId="7FDBBB78"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Isoniazid</w:t>
            </w:r>
            <w:r w:rsidRPr="00F3555A">
              <w:rPr>
                <w:rFonts w:ascii="Calibri" w:eastAsia="Times New Roman" w:hAnsi="Calibri" w:cs="Calibri"/>
                <w:color w:val="000000"/>
                <w:sz w:val="20"/>
                <w:szCs w:val="20"/>
                <w:lang w:val="en-GB"/>
              </w:rPr>
              <w:t xml:space="preserve">, and </w:t>
            </w:r>
            <w:r w:rsidRPr="00F3555A">
              <w:rPr>
                <w:rFonts w:ascii="Calibri" w:eastAsia="Times New Roman" w:hAnsi="Calibri" w:cs="Calibri"/>
                <w:color w:val="000000"/>
                <w:sz w:val="20"/>
                <w:szCs w:val="20"/>
                <w:u w:val="single"/>
                <w:lang w:val="en-GB"/>
              </w:rPr>
              <w:t>rifampicin</w:t>
            </w:r>
          </w:p>
        </w:tc>
        <w:tc>
          <w:tcPr>
            <w:tcW w:w="1701" w:type="dxa"/>
          </w:tcPr>
          <w:p w14:paraId="2BB3D571"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Calibri" w:eastAsia="Times New Roman" w:hAnsi="Calibri" w:cs="Calibri"/>
                <w:color w:val="000000"/>
                <w:sz w:val="20"/>
                <w:szCs w:val="20"/>
                <w:u w:val="single"/>
                <w:lang w:val="en-GB"/>
              </w:rPr>
              <w:t>Isoniazid</w:t>
            </w:r>
            <w:r w:rsidRPr="00F3555A">
              <w:rPr>
                <w:rFonts w:ascii="Calibri" w:eastAsia="Times New Roman" w:hAnsi="Calibri" w:cs="Calibri"/>
                <w:color w:val="000000"/>
                <w:sz w:val="20"/>
                <w:szCs w:val="20"/>
                <w:lang w:val="en-GB"/>
              </w:rPr>
              <w:t>,</w:t>
            </w:r>
            <w:r w:rsidRPr="00F3555A">
              <w:rPr>
                <w:rFonts w:ascii="Calibri" w:eastAsia="Times New Roman" w:hAnsi="Calibri" w:cs="Calibri"/>
                <w:color w:val="000000"/>
                <w:sz w:val="20"/>
                <w:szCs w:val="20"/>
                <w:u w:val="single"/>
                <w:lang w:val="en-GB"/>
              </w:rPr>
              <w:t xml:space="preserve"> rifampicin</w:t>
            </w:r>
            <w:r w:rsidRPr="00F3555A">
              <w:rPr>
                <w:rFonts w:ascii="Calibri" w:eastAsia="Times New Roman" w:hAnsi="Calibri" w:cs="Calibri"/>
                <w:color w:val="000000"/>
                <w:sz w:val="20"/>
                <w:szCs w:val="20"/>
                <w:lang w:val="en-GB"/>
              </w:rPr>
              <w:t xml:space="preserve">, and </w:t>
            </w:r>
            <w:r w:rsidRPr="00F3555A">
              <w:rPr>
                <w:rFonts w:ascii="Calibri" w:eastAsia="Times New Roman" w:hAnsi="Calibri" w:cs="Calibri"/>
                <w:color w:val="000000"/>
                <w:sz w:val="20"/>
                <w:szCs w:val="20"/>
                <w:u w:val="single"/>
                <w:lang w:val="en-GB"/>
              </w:rPr>
              <w:t>ethambutol</w:t>
            </w:r>
          </w:p>
        </w:tc>
        <w:tc>
          <w:tcPr>
            <w:tcW w:w="1500" w:type="dxa"/>
          </w:tcPr>
          <w:p w14:paraId="2D102ACA"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60465FF2"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Proportion of patients with alterations of the prescribed treatment due to adverse event</w:t>
            </w:r>
          </w:p>
        </w:tc>
      </w:tr>
      <w:tr w:rsidR="00560817" w:rsidRPr="00F3555A" w14:paraId="61B8C510"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36B7EF7D" w14:textId="11AD87FF"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Markowitz&lt;/Author&gt;&lt;Year&gt;1992&lt;/Year&gt;&lt;RecNum&gt;2718&lt;/RecNum&gt;&lt;DisplayText&gt;Markowitz et al. (1992)&lt;/DisplayText&gt;&lt;record&gt;&lt;rec-number&gt;2718&lt;/rec-number&gt;&lt;foreign-keys&gt;&lt;key app="EN" db-id="rs2fa5pp8wsvzne5aa35dpp45rexx9t9tfwz" timestamp="1686815834"&gt;2718&lt;/key&gt;&lt;/foreign-keys&gt;&lt;ref-type name="Journal Article"&gt;17&lt;/ref-type&gt;&lt;contributors&gt;&lt;authors&gt;&lt;author&gt;Markowitz, N.&lt;/author&gt;&lt;author&gt;Quinn, E. L.&lt;/author&gt;&lt;author&gt;Saravolatz, L. D.&lt;/author&gt;&lt;/authors&gt;&lt;/contributors&gt;&lt;titles&gt;&lt;title&gt;Trimethoprim-sulfamethoxazole compared with vancomycin for the treatment of Staphylococcus aureus infection&lt;/title&gt;&lt;secondary-title&gt;Annals of internal medicine&lt;/secondary-title&gt;&lt;/titles&gt;&lt;periodical&gt;&lt;full-title&gt;Annals of Internal Medicine&lt;/full-title&gt;&lt;/periodical&gt;&lt;pages&gt;390</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398&lt;/pages&gt;&lt;volume&gt;117&lt;/volume&gt;&lt;number&gt;5&lt;/number&gt;&lt;keywords&gt;&lt;keyword&gt;Adult&lt;/keyword&gt;&lt;keyword&gt;Bacteriophage Typing&lt;/keyword&gt;&lt;keyword&gt;Double</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Blind Method&lt;/keyword&gt;&lt;keyword&gt;Female&lt;/keyword&gt;&lt;keyword&gt;Humans&lt;/keyword&gt;&lt;keyword&gt;Male&lt;/keyword&gt;&lt;keyword&gt;Methicillin Resistance&lt;/keyword&gt;&lt;keyword&gt;Microbial Sensitivity Tests&lt;/keyword&gt;&lt;keyword&gt;Prospective Studies&lt;/keyword&gt;&lt;keyword&gt;Staphylococcal Infections [*drug therapy, etiology]&lt;/keyword&gt;&lt;keyword&gt;Substance Abuse, Intravenous [complications]&lt;/keyword&gt;&lt;keyword&gt;Treatment Outcome&lt;/keyword&gt;&lt;keyword&gt;Trimethoprim, Sulfamethoxazole Drug Combination [adverse effects, *therapeutic use]&lt;/keyword&gt;&lt;keyword&gt;Vancomycin [adverse effects, *therapeutic use]&lt;/keyword&gt;&lt;/keywords&gt;&lt;dates&gt;&lt;year&gt;1992&lt;/year&gt;&lt;/dates&gt;&lt;accession-num&gt;CN-00086354&lt;/accession-num&gt;&lt;urls&gt;&lt;related-urls&gt;&lt;url&gt;https://www.cochranelibrary.com/central/doi/10.1002/central/CN-00086354/full&lt;/url&gt;&lt;url&gt;https://annals.org/aim/article-abstract/705768/trimethoprim-sulfamethoxazole-compared-vancomycin-treatment-staphylococcus-aureus-infection?volume=117&amp;amp;issue=5&amp;amp;page=390&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Markowitz et al. (1992)</w:t>
            </w:r>
            <w:r w:rsidRPr="00F3555A">
              <w:rPr>
                <w:rFonts w:ascii="Times New Roman" w:eastAsia="Times New Roman" w:hAnsi="Times New Roman" w:cs="Times New Roman"/>
                <w:color w:val="595959"/>
                <w:sz w:val="20"/>
                <w:szCs w:val="20"/>
                <w:lang w:val="en-GB"/>
              </w:rPr>
              <w:fldChar w:fldCharType="end"/>
            </w:r>
          </w:p>
        </w:tc>
        <w:tc>
          <w:tcPr>
            <w:tcW w:w="1533" w:type="dxa"/>
          </w:tcPr>
          <w:p w14:paraId="496B5644"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35D94FF6"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sz w:val="20"/>
                <w:szCs w:val="20"/>
                <w:lang w:val="en-GB" w:eastAsia="de-DE"/>
              </w:rPr>
            </w:pPr>
            <w:r w:rsidRPr="00F3555A">
              <w:rPr>
                <w:rFonts w:ascii="Calibri" w:eastAsia="Times New Roman" w:hAnsi="Calibri" w:cs="Calibri"/>
                <w:i/>
                <w:sz w:val="20"/>
                <w:szCs w:val="20"/>
                <w:lang w:val="en-GB" w:eastAsia="de-DE"/>
              </w:rPr>
              <w:t xml:space="preserve">S. aureus </w:t>
            </w:r>
          </w:p>
        </w:tc>
        <w:tc>
          <w:tcPr>
            <w:tcW w:w="2336" w:type="dxa"/>
            <w:gridSpan w:val="2"/>
          </w:tcPr>
          <w:p w14:paraId="6CDD615D"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Efficacy and safety</w:t>
            </w:r>
          </w:p>
        </w:tc>
        <w:tc>
          <w:tcPr>
            <w:tcW w:w="1453" w:type="dxa"/>
          </w:tcPr>
          <w:p w14:paraId="03ED1431"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Vancomycin</w:t>
            </w:r>
          </w:p>
        </w:tc>
        <w:tc>
          <w:tcPr>
            <w:tcW w:w="1701" w:type="dxa"/>
          </w:tcPr>
          <w:p w14:paraId="392C4264"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71FBBEB5"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no </w:t>
            </w:r>
          </w:p>
        </w:tc>
        <w:tc>
          <w:tcPr>
            <w:tcW w:w="3036" w:type="dxa"/>
          </w:tcPr>
          <w:p w14:paraId="61D0116D"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ll-cause mortality, treatment failure,</w:t>
            </w:r>
          </w:p>
          <w:p w14:paraId="06395D31"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proportion of patients with alterations of the prescribed treatment due to adverse events</w:t>
            </w:r>
          </w:p>
        </w:tc>
      </w:tr>
      <w:tr w:rsidR="00560817" w:rsidRPr="00F3555A" w14:paraId="33F6D29E"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086CF3B9" w14:textId="3FF905CB"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NYXZyb21hbm9sYWtpczwvQXV0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NYXZyb21hbm9sYWtpczwvQXV0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Mavromanolakis et al. (1997)</w:t>
            </w:r>
            <w:r w:rsidRPr="00F3555A">
              <w:rPr>
                <w:rFonts w:ascii="Times New Roman" w:eastAsia="Times New Roman" w:hAnsi="Times New Roman" w:cs="Times New Roman"/>
                <w:color w:val="595959"/>
                <w:sz w:val="20"/>
                <w:szCs w:val="20"/>
                <w:lang w:val="en-GB"/>
              </w:rPr>
              <w:fldChar w:fldCharType="end"/>
            </w:r>
          </w:p>
        </w:tc>
        <w:tc>
          <w:tcPr>
            <w:tcW w:w="1533" w:type="dxa"/>
          </w:tcPr>
          <w:p w14:paraId="56CEABD0"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51A23FD3"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Recurrent UTIs</w:t>
            </w:r>
          </w:p>
        </w:tc>
        <w:tc>
          <w:tcPr>
            <w:tcW w:w="2336" w:type="dxa"/>
            <w:gridSpan w:val="2"/>
          </w:tcPr>
          <w:p w14:paraId="587765C1"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ect on the aerobic bowel flora, frequency of resistant strains in the </w:t>
            </w:r>
            <w:proofErr w:type="spellStart"/>
            <w:r w:rsidRPr="00F3555A">
              <w:rPr>
                <w:rFonts w:ascii="Calibri" w:eastAsia="Times New Roman" w:hAnsi="Calibri" w:cs="Calibri"/>
                <w:sz w:val="20"/>
                <w:szCs w:val="20"/>
                <w:lang w:val="en-GB" w:eastAsia="de-DE"/>
              </w:rPr>
              <w:t>fecal</w:t>
            </w:r>
            <w:proofErr w:type="spellEnd"/>
            <w:r w:rsidRPr="00F3555A">
              <w:rPr>
                <w:rFonts w:ascii="Calibri" w:eastAsia="Times New Roman" w:hAnsi="Calibri" w:cs="Calibri"/>
                <w:sz w:val="20"/>
                <w:szCs w:val="20"/>
                <w:lang w:val="en-GB" w:eastAsia="de-DE"/>
              </w:rPr>
              <w:t xml:space="preserve"> flora during and after treatment.</w:t>
            </w:r>
          </w:p>
        </w:tc>
        <w:tc>
          <w:tcPr>
            <w:tcW w:w="1453" w:type="dxa"/>
          </w:tcPr>
          <w:p w14:paraId="778790B9"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rPr>
            </w:pPr>
            <w:r w:rsidRPr="00F3555A">
              <w:rPr>
                <w:rFonts w:ascii="Calibri" w:eastAsia="Times New Roman" w:hAnsi="Calibri" w:cs="Calibri"/>
                <w:color w:val="000000"/>
                <w:sz w:val="20"/>
                <w:szCs w:val="20"/>
                <w:u w:val="single"/>
                <w:lang w:val="en-GB"/>
              </w:rPr>
              <w:t>Norfloxacin</w:t>
            </w:r>
            <w:r w:rsidRPr="00F3555A">
              <w:rPr>
                <w:rFonts w:ascii="Calibri" w:eastAsia="Times New Roman" w:hAnsi="Calibri" w:cs="Calibri"/>
                <w:color w:val="000000"/>
                <w:sz w:val="20"/>
                <w:szCs w:val="20"/>
                <w:lang w:val="en-GB"/>
              </w:rPr>
              <w:t xml:space="preserve">, or </w:t>
            </w:r>
            <w:r w:rsidRPr="00F3555A">
              <w:rPr>
                <w:rFonts w:ascii="Calibri" w:eastAsia="Times New Roman" w:hAnsi="Calibri" w:cs="Calibri"/>
                <w:color w:val="000000"/>
                <w:sz w:val="20"/>
                <w:szCs w:val="20"/>
                <w:u w:val="single"/>
                <w:lang w:val="en-GB"/>
              </w:rPr>
              <w:t>Nitrofurantoin</w:t>
            </w:r>
          </w:p>
        </w:tc>
        <w:tc>
          <w:tcPr>
            <w:tcW w:w="1701" w:type="dxa"/>
          </w:tcPr>
          <w:p w14:paraId="26C813D4"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64AD60FD"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6A6EB3DB"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5E49958C"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1EFACD1E" w14:textId="5BC83F3C"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NYXk8L0F1dGhvcj48WWVhcj4x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NYXk8L0F1dGhvcj48WWVhcj4x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May et al. (1997)</w:t>
            </w:r>
            <w:r w:rsidRPr="00F3555A">
              <w:rPr>
                <w:rFonts w:ascii="Times New Roman" w:eastAsia="Times New Roman" w:hAnsi="Times New Roman" w:cs="Times New Roman"/>
                <w:color w:val="595959"/>
                <w:sz w:val="20"/>
                <w:szCs w:val="20"/>
                <w:lang w:val="en-GB"/>
              </w:rPr>
              <w:fldChar w:fldCharType="end"/>
            </w:r>
          </w:p>
        </w:tc>
        <w:tc>
          <w:tcPr>
            <w:tcW w:w="1533" w:type="dxa"/>
          </w:tcPr>
          <w:p w14:paraId="169BC9F3"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19F1EC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AC</w:t>
            </w:r>
          </w:p>
        </w:tc>
        <w:tc>
          <w:tcPr>
            <w:tcW w:w="2336" w:type="dxa"/>
            <w:gridSpan w:val="2"/>
          </w:tcPr>
          <w:p w14:paraId="006CBEA5"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Clinical and bacteriological efficacy, safety, tolerability </w:t>
            </w:r>
          </w:p>
        </w:tc>
        <w:tc>
          <w:tcPr>
            <w:tcW w:w="1453" w:type="dxa"/>
          </w:tcPr>
          <w:p w14:paraId="66DA6747"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larithromycin</w:t>
            </w:r>
            <w:r w:rsidRPr="00F3555A">
              <w:rPr>
                <w:rFonts w:ascii="Calibri" w:eastAsia="Times New Roman" w:hAnsi="Calibri" w:cs="Calibri"/>
                <w:color w:val="000000"/>
                <w:sz w:val="20"/>
                <w:szCs w:val="20"/>
                <w:lang w:val="en-GB"/>
              </w:rPr>
              <w:t>, and clofazimine</w:t>
            </w:r>
          </w:p>
        </w:tc>
        <w:tc>
          <w:tcPr>
            <w:tcW w:w="1701" w:type="dxa"/>
          </w:tcPr>
          <w:p w14:paraId="63B8F67E"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Times New Roman"/>
                <w:sz w:val="20"/>
                <w:szCs w:val="20"/>
                <w:u w:val="single"/>
                <w:lang w:val="en-GB"/>
              </w:rPr>
              <w:t>Clarithromycin</w:t>
            </w:r>
            <w:r w:rsidRPr="00F3555A">
              <w:rPr>
                <w:rFonts w:ascii="Times New Roman" w:eastAsia="Times New Roman" w:hAnsi="Times New Roman" w:cs="Times New Roman"/>
                <w:sz w:val="20"/>
                <w:szCs w:val="20"/>
                <w:lang w:val="en-GB"/>
              </w:rPr>
              <w:t>, rifabutin, and ethambutol</w:t>
            </w:r>
          </w:p>
        </w:tc>
        <w:tc>
          <w:tcPr>
            <w:tcW w:w="1500" w:type="dxa"/>
          </w:tcPr>
          <w:p w14:paraId="49D53410"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no </w:t>
            </w:r>
          </w:p>
        </w:tc>
        <w:tc>
          <w:tcPr>
            <w:tcW w:w="3036" w:type="dxa"/>
          </w:tcPr>
          <w:p w14:paraId="133B200F"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All-cause mortality, treatment failure, proportion of patients with </w:t>
            </w:r>
            <w:r w:rsidRPr="00F3555A">
              <w:rPr>
                <w:rFonts w:ascii="Times New Roman" w:eastAsia="Times New Roman" w:hAnsi="Times New Roman" w:cs="Times New Roman"/>
                <w:sz w:val="20"/>
                <w:szCs w:val="20"/>
                <w:lang w:val="en-GB"/>
              </w:rPr>
              <w:lastRenderedPageBreak/>
              <w:t>alterations of the prescribed treatment due to adverse events</w:t>
            </w:r>
          </w:p>
        </w:tc>
      </w:tr>
      <w:tr w:rsidR="00560817" w:rsidRPr="00F3555A" w14:paraId="08260553"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7FAFB3E" w14:textId="3403DCD8"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lastRenderedPageBreak/>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McCarty&lt;/Author&gt;&lt;Year&gt;1988&lt;/Year&gt;&lt;RecNum&gt;2721&lt;/RecNum&gt;&lt;DisplayText&gt;McCarty et al. (1988)&lt;/DisplayText&gt;&lt;record&gt;&lt;rec-number&gt;2721&lt;/rec-number&gt;&lt;foreign-keys&gt;&lt;key app="EN" db-id="rs2fa5pp8wsvzne5aa35dpp45rexx9t9tfwz" timestamp="1686815835"&gt;2721&lt;/key&gt;&lt;/foreign-keys&gt;&lt;ref-type name="Journal Article"&gt;17&lt;/ref-type&gt;&lt;contributors&gt;&lt;authors&gt;&lt;author&gt;McCarty, J. M.&lt;/author&gt;&lt;author&gt;Tilden, S. J.&lt;/author&gt;&lt;author&gt;Black, P.&lt;/author&gt;&lt;author&gt;Craft, J. C.&lt;/author&gt;&lt;author&gt;Blumer, J.&lt;/author&gt;&lt;author&gt;Waring, W.&lt;/author&gt;&lt;author&gt;Halsey, N. A.&lt;/author&gt;&lt;/authors&gt;&lt;/contributors&gt;&lt;titles&gt;&lt;title&gt;Comparison of piperacillin alone versus piperacillin plus tobramycin for treatment of respiratory infections in children with cystic fibrosis&lt;/title&gt;&lt;secondary-title&gt;Pediatric pulmonology&lt;/secondary-title&gt;&lt;/titles&gt;&lt;periodical&gt;&lt;full-title&gt;Pediatric Pulmonology&lt;/full-title&gt;&lt;/periodical&gt;&lt;pages&gt;201</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204&lt;/pages&gt;&lt;volume&gt;4&lt;/volume&gt;&lt;number&gt;4&lt;/number&gt;&lt;keywords&gt;&lt;keyword&gt;Child&lt;/keyword&gt;&lt;keyword&gt;Child, Preschool&lt;/keyword&gt;&lt;keyword&gt;Cystic Fibrosis [*complications]&lt;/keyword&gt;&lt;keyword&gt;Drug Therapy, Combination&lt;/keyword&gt;&lt;keyword&gt;Half</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Life&lt;/keyword&gt;&lt;keyword&gt;Humans&lt;/keyword&gt;&lt;keyword&gt;Infant&lt;/keyword&gt;&lt;keyword&gt;Piperacillin [administration &amp;amp; dosage, pharmacokinetics, *therapeutic use]&lt;/keyword&gt;&lt;keyword&gt;Pseudomonas Infections [*drug therapy]&lt;/keyword&gt;&lt;keyword&gt;Random Allocation&lt;/keyword&gt;&lt;keyword&gt;Respiratory Tract Infections [*drug therapy, etiology]&lt;/keyword&gt;&lt;keyword&gt;Sputum [microbiology]&lt;/keyword&gt;&lt;keyword&gt;Tobramycin [*therapeutic use]&lt;/keyword&gt;&lt;/keywords&gt;&lt;dates&gt;&lt;year&gt;1988&lt;/year&gt;&lt;/dates&gt;&lt;accession-num&gt;CN-00054755&lt;/accession-num&gt;&lt;urls&gt;&lt;related-urls&gt;&lt;url&gt;https://www.cochranelibrary.com/central/doi/10.1002/central/CN-00054755/full&lt;/url&gt;&lt;url&gt;https://onlinelibrary.wiley.com/doi/pdf/10.1002/ppul.1950040403&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McCarty et al. (1988)</w:t>
            </w:r>
            <w:r w:rsidRPr="00F3555A">
              <w:rPr>
                <w:rFonts w:ascii="Times New Roman" w:eastAsia="Times New Roman" w:hAnsi="Times New Roman" w:cs="Times New Roman"/>
                <w:color w:val="595959"/>
                <w:sz w:val="20"/>
                <w:szCs w:val="20"/>
                <w:lang w:val="en-GB"/>
              </w:rPr>
              <w:fldChar w:fldCharType="end"/>
            </w:r>
          </w:p>
        </w:tc>
        <w:tc>
          <w:tcPr>
            <w:tcW w:w="1533" w:type="dxa"/>
          </w:tcPr>
          <w:p w14:paraId="02855C22"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512C3953"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Cystic fibrosis patients with </w:t>
            </w:r>
            <w:r w:rsidRPr="00F3555A">
              <w:rPr>
                <w:rFonts w:ascii="Calibri" w:eastAsia="Times New Roman" w:hAnsi="Calibri" w:cs="Calibri"/>
                <w:i/>
                <w:iCs/>
                <w:sz w:val="20"/>
                <w:szCs w:val="20"/>
                <w:lang w:val="en-GB" w:eastAsia="de-DE"/>
              </w:rPr>
              <w:t>P. aeruginosa</w:t>
            </w:r>
          </w:p>
        </w:tc>
        <w:tc>
          <w:tcPr>
            <w:tcW w:w="2336" w:type="dxa"/>
            <w:gridSpan w:val="2"/>
          </w:tcPr>
          <w:p w14:paraId="28A00F1B"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Safety, pharmacokinetics of a high-dose singe drug treatment, the effectiveness </w:t>
            </w:r>
          </w:p>
        </w:tc>
        <w:tc>
          <w:tcPr>
            <w:tcW w:w="1453" w:type="dxa"/>
          </w:tcPr>
          <w:p w14:paraId="1F704325"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Piperacillin</w:t>
            </w:r>
          </w:p>
        </w:tc>
        <w:tc>
          <w:tcPr>
            <w:tcW w:w="1701" w:type="dxa"/>
          </w:tcPr>
          <w:p w14:paraId="30CCAF18"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Times New Roman"/>
                <w:sz w:val="20"/>
                <w:szCs w:val="20"/>
                <w:u w:val="single"/>
                <w:lang w:val="en-GB"/>
              </w:rPr>
              <w:t>Piperacillin</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tobramycin</w:t>
            </w:r>
          </w:p>
        </w:tc>
        <w:tc>
          <w:tcPr>
            <w:tcW w:w="1500" w:type="dxa"/>
          </w:tcPr>
          <w:p w14:paraId="3765FE97"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5EE4BCA6"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All-cause mortality, mortality attributable to infection </w:t>
            </w:r>
          </w:p>
        </w:tc>
      </w:tr>
      <w:tr w:rsidR="00560817" w:rsidRPr="00F3555A" w14:paraId="4E3A8383"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35A6EC89" w14:textId="57715C04"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NZW5vbjwvQXV0aG9yPjxZZWFy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NZW5vbjwvQXV0aG9yPjxZZWFy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Menon et al. (1986)</w:t>
            </w:r>
            <w:r w:rsidRPr="00F3555A">
              <w:rPr>
                <w:rFonts w:ascii="Times New Roman" w:eastAsia="Times New Roman" w:hAnsi="Times New Roman" w:cs="Times New Roman"/>
                <w:color w:val="595959"/>
                <w:sz w:val="20"/>
                <w:szCs w:val="20"/>
                <w:lang w:val="en-GB"/>
              </w:rPr>
              <w:fldChar w:fldCharType="end"/>
            </w:r>
          </w:p>
        </w:tc>
        <w:tc>
          <w:tcPr>
            <w:tcW w:w="1533" w:type="dxa"/>
          </w:tcPr>
          <w:p w14:paraId="5FCD2420"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5BEFD01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Acute UTI</w:t>
            </w:r>
          </w:p>
        </w:tc>
        <w:tc>
          <w:tcPr>
            <w:tcW w:w="2336" w:type="dxa"/>
            <w:gridSpan w:val="2"/>
          </w:tcPr>
          <w:p w14:paraId="1A0EF4D9"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selection of resistance in Enterobacteriaceae </w:t>
            </w:r>
          </w:p>
        </w:tc>
        <w:tc>
          <w:tcPr>
            <w:tcW w:w="1453" w:type="dxa"/>
          </w:tcPr>
          <w:p w14:paraId="4AD3F14A"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Times New Roman" w:eastAsia="Times New Roman" w:hAnsi="Times New Roman" w:cs="Calibri"/>
                <w:sz w:val="20"/>
                <w:szCs w:val="20"/>
                <w:u w:val="single"/>
                <w:lang w:val="en-GB"/>
              </w:rPr>
              <w:t>Trimethoprim</w:t>
            </w:r>
          </w:p>
        </w:tc>
        <w:tc>
          <w:tcPr>
            <w:tcW w:w="1701" w:type="dxa"/>
          </w:tcPr>
          <w:p w14:paraId="3FDC7029"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06C7AB4A"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3502F9EB"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cquisition of resistance against non-administered antibiotics</w:t>
            </w:r>
          </w:p>
        </w:tc>
      </w:tr>
      <w:tr w:rsidR="00560817" w:rsidRPr="00F3555A" w14:paraId="084B2BEF"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35D41BF2" w14:textId="23280134"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NaWVobGtlPC9BdXRob3I+PFll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NaWVobGtlPC9BdXRob3I+PFll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Miehlke et al. (1998)</w:t>
            </w:r>
            <w:r w:rsidRPr="00F3555A">
              <w:rPr>
                <w:rFonts w:ascii="Times New Roman" w:eastAsia="Times New Roman" w:hAnsi="Times New Roman" w:cs="Times New Roman"/>
                <w:color w:val="595959"/>
                <w:sz w:val="20"/>
                <w:szCs w:val="20"/>
                <w:lang w:val="en-GB"/>
              </w:rPr>
              <w:fldChar w:fldCharType="end"/>
            </w:r>
          </w:p>
        </w:tc>
        <w:tc>
          <w:tcPr>
            <w:tcW w:w="1533" w:type="dxa"/>
          </w:tcPr>
          <w:p w14:paraId="2540E736"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45F2C35B"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Calibri" w:eastAsia="Times New Roman" w:hAnsi="Calibri" w:cs="Calibri"/>
                <w:i/>
                <w:iCs/>
                <w:sz w:val="20"/>
                <w:szCs w:val="20"/>
                <w:lang w:val="en-GB" w:eastAsia="de-DE"/>
              </w:rPr>
              <w:t>H. pylori</w:t>
            </w:r>
          </w:p>
        </w:tc>
        <w:tc>
          <w:tcPr>
            <w:tcW w:w="2336" w:type="dxa"/>
            <w:gridSpan w:val="2"/>
          </w:tcPr>
          <w:p w14:paraId="0D3D5181"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ectiveness, tolerability </w:t>
            </w:r>
          </w:p>
        </w:tc>
        <w:tc>
          <w:tcPr>
            <w:tcW w:w="1453" w:type="dxa"/>
          </w:tcPr>
          <w:p w14:paraId="046C745E"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Amoxicillin</w:t>
            </w:r>
          </w:p>
        </w:tc>
        <w:tc>
          <w:tcPr>
            <w:tcW w:w="1701" w:type="dxa"/>
          </w:tcPr>
          <w:p w14:paraId="4FB8FDF5"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Clarithromycin</w:t>
            </w:r>
            <w:r w:rsidRPr="00F3555A">
              <w:rPr>
                <w:rFonts w:ascii="Times New Roman" w:eastAsia="Times New Roman" w:hAnsi="Times New Roman" w:cs="Times New Roman"/>
                <w:sz w:val="20"/>
                <w:szCs w:val="20"/>
                <w:lang w:val="en-GB"/>
              </w:rPr>
              <w:t>, and</w:t>
            </w:r>
            <w:r w:rsidRPr="00F3555A">
              <w:rPr>
                <w:rFonts w:ascii="Times New Roman" w:eastAsia="Times New Roman" w:hAnsi="Times New Roman" w:cs="Times New Roman"/>
              </w:rPr>
              <w:t xml:space="preserve"> </w:t>
            </w:r>
            <w:r w:rsidRPr="00F3555A">
              <w:rPr>
                <w:rFonts w:ascii="Times New Roman" w:eastAsia="Times New Roman" w:hAnsi="Times New Roman" w:cs="Times New Roman"/>
                <w:sz w:val="20"/>
                <w:szCs w:val="20"/>
                <w:lang w:val="en-GB"/>
              </w:rPr>
              <w:t>metronidazole</w:t>
            </w:r>
          </w:p>
        </w:tc>
        <w:tc>
          <w:tcPr>
            <w:tcW w:w="1500" w:type="dxa"/>
          </w:tcPr>
          <w:p w14:paraId="06F3889C"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47CC6BAA"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Proportion of patients with alterations of the prescribed treatment due to adverse events</w:t>
            </w:r>
          </w:p>
        </w:tc>
      </w:tr>
      <w:tr w:rsidR="00560817" w:rsidRPr="00F3555A" w14:paraId="270E59AF"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6E114C4" w14:textId="684719B8"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QYXJyYXM8L0F1dGhvcj48WWVh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QYXJyYXM8L0F1dGhvcj48WWVh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Parras et al. (1995)</w:t>
            </w:r>
            <w:r w:rsidRPr="00F3555A">
              <w:rPr>
                <w:rFonts w:ascii="Times New Roman" w:eastAsia="Times New Roman" w:hAnsi="Times New Roman" w:cs="Times New Roman"/>
                <w:color w:val="595959"/>
                <w:sz w:val="20"/>
                <w:szCs w:val="20"/>
                <w:lang w:val="en-GB"/>
              </w:rPr>
              <w:fldChar w:fldCharType="end"/>
            </w:r>
          </w:p>
        </w:tc>
        <w:tc>
          <w:tcPr>
            <w:tcW w:w="1533" w:type="dxa"/>
          </w:tcPr>
          <w:p w14:paraId="43E66BBC"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9BFDE8A"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RSA</w:t>
            </w:r>
          </w:p>
        </w:tc>
        <w:tc>
          <w:tcPr>
            <w:tcW w:w="2336" w:type="dxa"/>
            <w:gridSpan w:val="2"/>
          </w:tcPr>
          <w:p w14:paraId="50C94CC4"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to eradicate, safety </w:t>
            </w:r>
          </w:p>
        </w:tc>
        <w:tc>
          <w:tcPr>
            <w:tcW w:w="1453" w:type="dxa"/>
          </w:tcPr>
          <w:p w14:paraId="5592E620"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Mupirocin</w:t>
            </w:r>
          </w:p>
        </w:tc>
        <w:tc>
          <w:tcPr>
            <w:tcW w:w="1701" w:type="dxa"/>
          </w:tcPr>
          <w:p w14:paraId="7F933B2E"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Times New Roman"/>
                <w:sz w:val="20"/>
                <w:szCs w:val="20"/>
                <w:u w:val="single"/>
                <w:lang w:val="en-GB"/>
              </w:rPr>
              <w:t xml:space="preserve">Sodium </w:t>
            </w:r>
            <w:proofErr w:type="spellStart"/>
            <w:r w:rsidRPr="00F3555A">
              <w:rPr>
                <w:rFonts w:ascii="Times New Roman" w:eastAsia="Times New Roman" w:hAnsi="Times New Roman" w:cs="Times New Roman"/>
                <w:sz w:val="20"/>
                <w:szCs w:val="20"/>
                <w:u w:val="single"/>
                <w:lang w:val="en-GB"/>
              </w:rPr>
              <w:t>fusidate</w:t>
            </w:r>
            <w:proofErr w:type="spellEnd"/>
            <w:r w:rsidRPr="00F3555A">
              <w:rPr>
                <w:rFonts w:ascii="Times New Roman" w:eastAsia="Times New Roman" w:hAnsi="Times New Roman" w:cs="Times New Roman"/>
                <w:sz w:val="20"/>
                <w:szCs w:val="20"/>
                <w:u w:val="single"/>
                <w:lang w:val="en-GB"/>
              </w:rPr>
              <w:t>,</w:t>
            </w:r>
            <w:r w:rsidRPr="00F3555A">
              <w:rPr>
                <w:rFonts w:ascii="Times New Roman" w:eastAsia="Times New Roman" w:hAnsi="Times New Roman" w:cs="Times New Roman"/>
                <w:sz w:val="20"/>
                <w:szCs w:val="20"/>
                <w:lang w:val="en-GB"/>
              </w:rPr>
              <w:t xml:space="preserve"> </w:t>
            </w:r>
            <w:r w:rsidRPr="00F3555A">
              <w:rPr>
                <w:rFonts w:ascii="Times New Roman" w:eastAsia="Times New Roman" w:hAnsi="Times New Roman" w:cs="Times New Roman"/>
                <w:sz w:val="20"/>
                <w:szCs w:val="20"/>
                <w:u w:val="single"/>
                <w:lang w:val="en-GB"/>
              </w:rPr>
              <w:t>trimethoprim</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sulfamethoxazole</w:t>
            </w:r>
          </w:p>
        </w:tc>
        <w:tc>
          <w:tcPr>
            <w:tcW w:w="1500" w:type="dxa"/>
          </w:tcPr>
          <w:p w14:paraId="4E524095"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44846B1F"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ll-cause mortality, proportion of patients with alterations of the prescribed treatment due to adverse events</w:t>
            </w:r>
          </w:p>
        </w:tc>
      </w:tr>
      <w:tr w:rsidR="00560817" w:rsidRPr="00F3555A" w14:paraId="6323F793"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6C9344BF" w14:textId="77AEA675"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Parry&lt;/Author&gt;&lt;Year&gt;1977&lt;/Year&gt;&lt;RecNum&gt;2727&lt;/RecNum&gt;&lt;DisplayText&gt;Parry et al. (1977)&lt;/DisplayText&gt;&lt;record&gt;&lt;rec-number&gt;2727&lt;/rec-number&gt;&lt;foreign-keys&gt;&lt;key app="EN" db-id="rs2fa5pp8wsvzne5aa35dpp45rexx9t9tfwz" timestamp="1686815835"&gt;2727&lt;/key&gt;&lt;/foreign-keys&gt;&lt;ref-type name="Journal Article"&gt;17&lt;/ref-type&gt;&lt;contributors&gt;&lt;authors&gt;&lt;author&gt;Parry, M. F.&lt;/author&gt;&lt;author&gt;Neu, H. C.&lt;/author&gt;&lt;author&gt;Merlino, M.&lt;/author&gt;&lt;author&gt;Gaerlan, P. F.&lt;/author&gt;&lt;author&gt;Ores, C. N.&lt;/author&gt;&lt;author&gt;Denning, C. R.&lt;/author&gt;&lt;/authors&gt;&lt;/contributors&gt;&lt;titles&gt;&lt;title&gt;Treatment of pulmonary infections in patients with cystic fibrosis: a comparative study of ticarcillin and gentamicin&lt;/title&gt;&lt;secondary-title&gt;J Pediatr&lt;/secondary-title&gt;&lt;/titles&gt;&lt;periodical&gt;&lt;full-title&gt;J Pediatr&lt;/full-title&gt;&lt;/periodical&gt;&lt;pages&gt;144-148&lt;/pages&gt;&lt;volume&gt;90&lt;/volume&gt;&lt;number&gt;1&lt;/number&gt;&lt;keywords&gt;&lt;keyword&gt;Adolescent&lt;/keyword&gt;&lt;keyword&gt;Adult&lt;/keyword&gt;&lt;keyword&gt;Child&lt;/keyword&gt;&lt;keyword&gt;Child, Preschool&lt;/keyword&gt;&lt;keyword&gt;Clinical Trials as Topic&lt;/keyword&gt;&lt;keyword&gt;Cystic Fibrosis/*complications&lt;/keyword&gt;&lt;keyword&gt;Female&lt;/keyword&gt;&lt;keyword&gt;Gentamicins/adverse effects/*therapeutic use&lt;/keyword&gt;&lt;keyword&gt;Humans&lt;/keyword&gt;&lt;keyword&gt;Male&lt;/keyword&gt;&lt;keyword&gt;Penicillins/*therapeutic use&lt;/keyword&gt;&lt;keyword&gt;Pneumonia/complications/*drug therapy&lt;/keyword&gt;&lt;keyword&gt;Pseudomonas Infections/complications/*drug therapy&lt;/keyword&gt;&lt;keyword&gt;Pseudomonas aeruginosa/drug effects&lt;/keyword&gt;&lt;keyword&gt;Ticarcillin/adverse effects/*therapeutic use&lt;/keyword&gt;&lt;/keywords&gt;&lt;dates&gt;&lt;year&gt;1977&lt;/year&gt;&lt;pub-dates&gt;&lt;date&gt;Jan&lt;/date&gt;&lt;/pub-dates&gt;&lt;/dates&gt;&lt;isbn&gt;0022-3476 (Print) 0022-3476&lt;/isbn&gt;&lt;accession-num&gt;401521&lt;/accession-num&gt;&lt;urls&gt;&lt;related-urls&gt;&lt;url&gt;https://ac.els-cdn.com/S0022347677807907/1-s2.0-S0022347677807907-main.pdf?_tid=88bb0e64-674e-4724-a629-df297d5a8d8c&amp;amp;acdnat=1546942027_906e04f7694788cd218bc11f5b84623b&lt;/url&gt;&lt;/related-urls&gt;&lt;/urls&gt;&lt;remote-database-name&gt; PUBMED&lt;/remote-database-name&gt;&lt;access-date&gt; 18.12.2018&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Parry et al. (1977)</w:t>
            </w:r>
            <w:r w:rsidRPr="00F3555A">
              <w:rPr>
                <w:rFonts w:ascii="Times New Roman" w:eastAsia="Times New Roman" w:hAnsi="Times New Roman" w:cs="Times New Roman"/>
                <w:color w:val="595959"/>
                <w:sz w:val="20"/>
                <w:szCs w:val="20"/>
                <w:lang w:val="en-GB"/>
              </w:rPr>
              <w:fldChar w:fldCharType="end"/>
            </w:r>
          </w:p>
        </w:tc>
        <w:tc>
          <w:tcPr>
            <w:tcW w:w="1533" w:type="dxa"/>
          </w:tcPr>
          <w:p w14:paraId="68C139BD"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Times New Roman" w:eastAsia="Times New Roman" w:hAnsi="Times New Roman" w:cs="Calibri"/>
                <w:sz w:val="20"/>
                <w:szCs w:val="20"/>
                <w:lang w:val="en-GB" w:eastAsia="de-DE"/>
              </w:rPr>
              <w:t>Quasi-RCT</w:t>
            </w:r>
          </w:p>
        </w:tc>
        <w:tc>
          <w:tcPr>
            <w:tcW w:w="1624" w:type="dxa"/>
          </w:tcPr>
          <w:p w14:paraId="57D0E64B"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i/>
                <w:iCs/>
                <w:sz w:val="20"/>
                <w:szCs w:val="20"/>
                <w:lang w:val="en-GB" w:eastAsia="de-DE"/>
              </w:rPr>
              <w:t>Pulmonary infection</w:t>
            </w:r>
          </w:p>
        </w:tc>
        <w:tc>
          <w:tcPr>
            <w:tcW w:w="2336" w:type="dxa"/>
            <w:gridSpan w:val="2"/>
          </w:tcPr>
          <w:p w14:paraId="041FB4E6"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ectiveness, treatment failure, treatment success, frequency of ticarcillin resistant organisms, influence of resistance on disease development </w:t>
            </w:r>
          </w:p>
        </w:tc>
        <w:tc>
          <w:tcPr>
            <w:tcW w:w="1453" w:type="dxa"/>
          </w:tcPr>
          <w:p w14:paraId="4F6B9360"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rPr>
            </w:pPr>
            <w:r w:rsidRPr="00F3555A">
              <w:rPr>
                <w:rFonts w:ascii="Calibri" w:eastAsia="Times New Roman" w:hAnsi="Calibri" w:cs="Calibri"/>
                <w:color w:val="000000"/>
                <w:sz w:val="20"/>
                <w:szCs w:val="20"/>
                <w:u w:val="single"/>
                <w:lang w:val="en-GB"/>
              </w:rPr>
              <w:t>Ticarcillin</w:t>
            </w:r>
          </w:p>
        </w:tc>
        <w:tc>
          <w:tcPr>
            <w:tcW w:w="1701" w:type="dxa"/>
          </w:tcPr>
          <w:p w14:paraId="6D01B013"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Times New Roman"/>
                <w:sz w:val="20"/>
                <w:szCs w:val="20"/>
                <w:u w:val="single"/>
                <w:lang w:val="en-GB"/>
              </w:rPr>
              <w:t>Ticarcillin</w:t>
            </w:r>
            <w:r w:rsidRPr="00F3555A">
              <w:rPr>
                <w:rFonts w:ascii="Times New Roman" w:eastAsia="Times New Roman" w:hAnsi="Times New Roman" w:cs="Times New Roman"/>
                <w:sz w:val="20"/>
                <w:szCs w:val="20"/>
                <w:lang w:val="en-GB"/>
              </w:rPr>
              <w:t>, and gentamicin</w:t>
            </w:r>
          </w:p>
        </w:tc>
        <w:tc>
          <w:tcPr>
            <w:tcW w:w="1500" w:type="dxa"/>
          </w:tcPr>
          <w:p w14:paraId="74CCBFD0"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6DE77297"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3C785D80"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75DDB1D1" w14:textId="1C15E139"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QYXJyeTwvQXV0aG9yPjxZZWFy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QYXJyeTwvQXV0aG9yPjxZZWFy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Parry et al. (2007)</w:t>
            </w:r>
            <w:r w:rsidRPr="00F3555A">
              <w:rPr>
                <w:rFonts w:ascii="Times New Roman" w:eastAsia="Times New Roman" w:hAnsi="Times New Roman" w:cs="Times New Roman"/>
                <w:color w:val="595959"/>
                <w:sz w:val="20"/>
                <w:szCs w:val="20"/>
                <w:lang w:val="en-GB"/>
              </w:rPr>
              <w:fldChar w:fldCharType="end"/>
            </w:r>
          </w:p>
        </w:tc>
        <w:tc>
          <w:tcPr>
            <w:tcW w:w="1533" w:type="dxa"/>
          </w:tcPr>
          <w:p w14:paraId="54FBA2F3"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54A7203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ultidrug resistant typhoid fever</w:t>
            </w:r>
          </w:p>
        </w:tc>
        <w:tc>
          <w:tcPr>
            <w:tcW w:w="2336" w:type="dxa"/>
            <w:gridSpan w:val="2"/>
          </w:tcPr>
          <w:p w14:paraId="2A8BB2F3"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Efficacy</w:t>
            </w:r>
          </w:p>
        </w:tc>
        <w:tc>
          <w:tcPr>
            <w:tcW w:w="1453" w:type="dxa"/>
          </w:tcPr>
          <w:p w14:paraId="4C5CED5E"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Ofloxacin</w:t>
            </w:r>
            <w:r w:rsidRPr="00F3555A">
              <w:rPr>
                <w:rFonts w:ascii="Calibri" w:eastAsia="Times New Roman" w:hAnsi="Calibri" w:cs="Calibri"/>
                <w:color w:val="000000"/>
                <w:sz w:val="20"/>
                <w:szCs w:val="20"/>
                <w:lang w:val="en-GB"/>
              </w:rPr>
              <w:t xml:space="preserve">, or </w:t>
            </w:r>
            <w:r w:rsidRPr="00F3555A">
              <w:rPr>
                <w:rFonts w:ascii="Calibri" w:eastAsia="Times New Roman" w:hAnsi="Calibri" w:cs="Calibri"/>
                <w:color w:val="000000"/>
                <w:sz w:val="20"/>
                <w:szCs w:val="20"/>
                <w:u w:val="single"/>
                <w:lang w:val="en-GB"/>
              </w:rPr>
              <w:t>Azithromycin</w:t>
            </w:r>
          </w:p>
        </w:tc>
        <w:tc>
          <w:tcPr>
            <w:tcW w:w="1701" w:type="dxa"/>
          </w:tcPr>
          <w:p w14:paraId="240B07DE"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Ofloxacin</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Azithromycin</w:t>
            </w:r>
          </w:p>
        </w:tc>
        <w:tc>
          <w:tcPr>
            <w:tcW w:w="1500" w:type="dxa"/>
          </w:tcPr>
          <w:p w14:paraId="56398585"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77C43028"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Treatment failure </w:t>
            </w:r>
          </w:p>
        </w:tc>
      </w:tr>
      <w:tr w:rsidR="00560817" w:rsidRPr="00F3555A" w14:paraId="0B0979D7" w14:textId="77777777" w:rsidTr="00560817">
        <w:trPr>
          <w:trHeight w:val="160"/>
        </w:trPr>
        <w:tc>
          <w:tcPr>
            <w:cnfStyle w:val="001000000000" w:firstRow="0" w:lastRow="0" w:firstColumn="1" w:lastColumn="0" w:oddVBand="0" w:evenVBand="0" w:oddHBand="0" w:evenHBand="0" w:firstRowFirstColumn="0" w:firstRowLastColumn="0" w:lastRowFirstColumn="0" w:lastRowLastColumn="0"/>
            <w:tcW w:w="1134" w:type="dxa"/>
          </w:tcPr>
          <w:p w14:paraId="70A7D1C9" w14:textId="60CAA659"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QYXVsPC9BdXRob3I+PFllYXI+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QYXVsPC9BdXRob3I+PFllYXI+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Paul et al. (2015)</w:t>
            </w:r>
            <w:r w:rsidRPr="00F3555A">
              <w:rPr>
                <w:rFonts w:ascii="Times New Roman" w:eastAsia="Times New Roman" w:hAnsi="Times New Roman" w:cs="Times New Roman"/>
                <w:color w:val="595959"/>
                <w:sz w:val="20"/>
                <w:szCs w:val="20"/>
                <w:lang w:val="en-GB"/>
              </w:rPr>
              <w:fldChar w:fldCharType="end"/>
            </w:r>
          </w:p>
        </w:tc>
        <w:tc>
          <w:tcPr>
            <w:tcW w:w="1533" w:type="dxa"/>
          </w:tcPr>
          <w:p w14:paraId="71280780"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27B4A087"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RSA</w:t>
            </w:r>
          </w:p>
        </w:tc>
        <w:tc>
          <w:tcPr>
            <w:tcW w:w="2336" w:type="dxa"/>
            <w:gridSpan w:val="2"/>
          </w:tcPr>
          <w:p w14:paraId="577F2B97"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Test whether a two-drug treatment is non-inferior to a two-drug treatment. </w:t>
            </w:r>
          </w:p>
        </w:tc>
        <w:tc>
          <w:tcPr>
            <w:tcW w:w="1453" w:type="dxa"/>
          </w:tcPr>
          <w:p w14:paraId="44B823CF"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Vancomycin</w:t>
            </w:r>
          </w:p>
        </w:tc>
        <w:tc>
          <w:tcPr>
            <w:tcW w:w="1701" w:type="dxa"/>
          </w:tcPr>
          <w:p w14:paraId="6742A1E0"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0248FAE0"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yes</w:t>
            </w:r>
          </w:p>
        </w:tc>
        <w:tc>
          <w:tcPr>
            <w:tcW w:w="3144" w:type="dxa"/>
            <w:gridSpan w:val="2"/>
          </w:tcPr>
          <w:p w14:paraId="44CD1773"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ll-cause mortality, treatment failure, acquisition of resistance against non-administered antibiotics, emergence of resistance against non-administered antibiotics</w:t>
            </w:r>
          </w:p>
        </w:tc>
      </w:tr>
      <w:tr w:rsidR="00560817" w:rsidRPr="00F3555A" w14:paraId="2085CB9B"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0593D62C" w14:textId="27CA2566"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lastRenderedPageBreak/>
              <w:fldChar w:fldCharType="begin">
                <w:fldData xml:space="preserve">PEVuZE5vdGU+PENpdGUgQXV0aG9yWWVhcj0iMSI+PEF1dGhvcj5Qb2d1ZTwvQXV0aG9yPjxZZWFy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Qb2d1ZTwvQXV0aG9yPjxZZWFy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Pogue et al. (2021)</w:t>
            </w:r>
            <w:r w:rsidRPr="00F3555A">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t xml:space="preserve"> </w:t>
            </w:r>
          </w:p>
        </w:tc>
        <w:tc>
          <w:tcPr>
            <w:tcW w:w="1533" w:type="dxa"/>
          </w:tcPr>
          <w:p w14:paraId="138BF7C8"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BAD640E"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Gram negative resistant bloodstream infections or pneumonia</w:t>
            </w:r>
          </w:p>
        </w:tc>
        <w:tc>
          <w:tcPr>
            <w:tcW w:w="2336" w:type="dxa"/>
            <w:gridSpan w:val="2"/>
          </w:tcPr>
          <w:p w14:paraId="45E47A53"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Assess superiority of a combination of colistin to monotherapy. </w:t>
            </w:r>
          </w:p>
        </w:tc>
        <w:tc>
          <w:tcPr>
            <w:tcW w:w="1453" w:type="dxa"/>
          </w:tcPr>
          <w:p w14:paraId="6935AB20"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 xml:space="preserve">Colistin </w:t>
            </w:r>
          </w:p>
        </w:tc>
        <w:tc>
          <w:tcPr>
            <w:tcW w:w="1701" w:type="dxa"/>
          </w:tcPr>
          <w:p w14:paraId="4AF2D6D2"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Times New Roman"/>
                <w:sz w:val="20"/>
                <w:szCs w:val="20"/>
                <w:u w:val="single"/>
                <w:lang w:val="en-GB"/>
              </w:rPr>
              <w:t xml:space="preserve">Colistin, </w:t>
            </w:r>
            <w:r w:rsidRPr="00F3555A">
              <w:rPr>
                <w:rFonts w:ascii="Times New Roman" w:eastAsia="Times New Roman" w:hAnsi="Times New Roman" w:cs="Times New Roman"/>
                <w:sz w:val="20"/>
                <w:szCs w:val="20"/>
                <w:lang w:val="en-GB"/>
              </w:rPr>
              <w:t xml:space="preserve">and </w:t>
            </w:r>
            <w:r w:rsidRPr="00D55C34">
              <w:rPr>
                <w:rFonts w:ascii="Times New Roman" w:eastAsia="Times New Roman" w:hAnsi="Times New Roman" w:cs="Times New Roman"/>
                <w:sz w:val="20"/>
                <w:szCs w:val="20"/>
                <w:lang w:val="en-GB"/>
              </w:rPr>
              <w:t>meropenem</w:t>
            </w:r>
            <w:r w:rsidRPr="00F3555A">
              <w:rPr>
                <w:rFonts w:ascii="Times New Roman" w:eastAsia="Times New Roman" w:hAnsi="Times New Roman" w:cs="Times New Roman"/>
                <w:sz w:val="20"/>
                <w:szCs w:val="20"/>
                <w:u w:val="single"/>
                <w:lang w:val="en-GB"/>
              </w:rPr>
              <w:t xml:space="preserve"> </w:t>
            </w:r>
          </w:p>
        </w:tc>
        <w:tc>
          <w:tcPr>
            <w:tcW w:w="1500" w:type="dxa"/>
          </w:tcPr>
          <w:p w14:paraId="61281B37"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yes</w:t>
            </w:r>
          </w:p>
        </w:tc>
        <w:tc>
          <w:tcPr>
            <w:tcW w:w="3036" w:type="dxa"/>
          </w:tcPr>
          <w:p w14:paraId="5AA90085"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ll-cause mortality, treatment failure</w:t>
            </w:r>
          </w:p>
        </w:tc>
      </w:tr>
      <w:tr w:rsidR="00560817" w:rsidRPr="00F3555A" w14:paraId="16206573"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7E0B241" w14:textId="2706EE73"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QdWpvbDwvQXV0aG9yPjxZZWFy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QdWpvbDwvQXV0aG9yPjxZZWFy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Pujol et al. (2021)</w:t>
            </w:r>
            <w:r w:rsidRPr="00F3555A">
              <w:rPr>
                <w:rFonts w:ascii="Times New Roman" w:eastAsia="Times New Roman" w:hAnsi="Times New Roman" w:cs="Times New Roman"/>
                <w:color w:val="595959"/>
                <w:sz w:val="20"/>
                <w:szCs w:val="20"/>
                <w:lang w:val="en-GB"/>
              </w:rPr>
              <w:fldChar w:fldCharType="end"/>
            </w:r>
          </w:p>
        </w:tc>
        <w:tc>
          <w:tcPr>
            <w:tcW w:w="1533" w:type="dxa"/>
          </w:tcPr>
          <w:p w14:paraId="12234341"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6DD7CDB5"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RSA</w:t>
            </w:r>
          </w:p>
        </w:tc>
        <w:tc>
          <w:tcPr>
            <w:tcW w:w="2336" w:type="dxa"/>
            <w:gridSpan w:val="2"/>
          </w:tcPr>
          <w:p w14:paraId="0AFB8255"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Assess treatment success.</w:t>
            </w:r>
          </w:p>
        </w:tc>
        <w:tc>
          <w:tcPr>
            <w:tcW w:w="1453" w:type="dxa"/>
          </w:tcPr>
          <w:p w14:paraId="6DC3A7CE"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Daptomycin</w:t>
            </w:r>
          </w:p>
        </w:tc>
        <w:tc>
          <w:tcPr>
            <w:tcW w:w="1701" w:type="dxa"/>
          </w:tcPr>
          <w:p w14:paraId="06097B22"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Times New Roman"/>
                <w:sz w:val="20"/>
                <w:szCs w:val="20"/>
                <w:u w:val="single"/>
                <w:lang w:val="en-GB"/>
              </w:rPr>
              <w:t xml:space="preserve">Daptomycin, </w:t>
            </w:r>
            <w:r w:rsidRPr="00F3555A">
              <w:rPr>
                <w:rFonts w:ascii="Times New Roman" w:eastAsia="Times New Roman" w:hAnsi="Times New Roman" w:cs="Times New Roman"/>
                <w:sz w:val="20"/>
                <w:szCs w:val="20"/>
                <w:lang w:val="en-GB"/>
              </w:rPr>
              <w:t xml:space="preserve">and </w:t>
            </w:r>
            <w:proofErr w:type="spellStart"/>
            <w:r w:rsidRPr="00F3555A">
              <w:rPr>
                <w:rFonts w:ascii="Times New Roman" w:eastAsia="Times New Roman" w:hAnsi="Times New Roman" w:cs="Times New Roman"/>
                <w:sz w:val="20"/>
                <w:szCs w:val="20"/>
                <w:u w:val="single"/>
                <w:lang w:val="en-GB"/>
              </w:rPr>
              <w:t>fosfomycin</w:t>
            </w:r>
            <w:proofErr w:type="spellEnd"/>
          </w:p>
        </w:tc>
        <w:tc>
          <w:tcPr>
            <w:tcW w:w="1500" w:type="dxa"/>
          </w:tcPr>
          <w:p w14:paraId="34C56D0B"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yes</w:t>
            </w:r>
          </w:p>
        </w:tc>
        <w:tc>
          <w:tcPr>
            <w:tcW w:w="3036" w:type="dxa"/>
          </w:tcPr>
          <w:p w14:paraId="14F5007D"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ll-cause mortality, treatment failure, proportion of patients with alterations of the prescribed treatment due to adverse events</w:t>
            </w:r>
          </w:p>
        </w:tc>
      </w:tr>
      <w:tr w:rsidR="00560817" w:rsidRPr="00F3555A" w14:paraId="0BB25DC6"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73E09C6E" w14:textId="34A2BD74"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SdWJpbnN0ZWluPC9BdXRob3I+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SdWJpbnN0ZWluPC9BdXRob3I+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Rubinstein et al. (1995)</w:t>
            </w:r>
            <w:r w:rsidRPr="00F3555A">
              <w:rPr>
                <w:rFonts w:ascii="Times New Roman" w:eastAsia="Times New Roman" w:hAnsi="Times New Roman" w:cs="Times New Roman"/>
                <w:color w:val="595959"/>
                <w:sz w:val="20"/>
                <w:szCs w:val="20"/>
                <w:lang w:val="en-GB"/>
              </w:rPr>
              <w:fldChar w:fldCharType="end"/>
            </w:r>
          </w:p>
        </w:tc>
        <w:tc>
          <w:tcPr>
            <w:tcW w:w="1533" w:type="dxa"/>
          </w:tcPr>
          <w:p w14:paraId="0ADE15E2"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04FA4490"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Gram-negative hospital acquired infections</w:t>
            </w:r>
          </w:p>
        </w:tc>
        <w:tc>
          <w:tcPr>
            <w:tcW w:w="2336" w:type="dxa"/>
            <w:gridSpan w:val="2"/>
          </w:tcPr>
          <w:p w14:paraId="10250A6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safety </w:t>
            </w:r>
          </w:p>
        </w:tc>
        <w:tc>
          <w:tcPr>
            <w:tcW w:w="1453" w:type="dxa"/>
          </w:tcPr>
          <w:p w14:paraId="780CCCD5"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eftazidime</w:t>
            </w:r>
          </w:p>
        </w:tc>
        <w:tc>
          <w:tcPr>
            <w:tcW w:w="1701" w:type="dxa"/>
          </w:tcPr>
          <w:p w14:paraId="1E1B0928"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Ceftriaxone</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Tobramycin</w:t>
            </w:r>
          </w:p>
        </w:tc>
        <w:tc>
          <w:tcPr>
            <w:tcW w:w="1500" w:type="dxa"/>
          </w:tcPr>
          <w:p w14:paraId="0E3B0E17"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yes </w:t>
            </w:r>
          </w:p>
        </w:tc>
        <w:tc>
          <w:tcPr>
            <w:tcW w:w="3036" w:type="dxa"/>
          </w:tcPr>
          <w:p w14:paraId="0A983192"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ll-cause mortality, mortality attributable to infection, treatment failure, proportion of patients with alterations of the prescribed treatment due to adverse events</w:t>
            </w:r>
          </w:p>
        </w:tc>
      </w:tr>
      <w:tr w:rsidR="00560817" w:rsidRPr="00F3555A" w14:paraId="7B0AF8D7"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54C41D17" w14:textId="71ADF161"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Schaeffer&lt;/Author&gt;&lt;Year&gt;1981&lt;/Year&gt;&lt;RecNum&gt;2730&lt;/RecNum&gt;&lt;DisplayText&gt;Schaeffer et al. (1981)&lt;/DisplayText&gt;&lt;record&gt;&lt;rec-number&gt;2730&lt;/rec-number&gt;&lt;foreign-keys&gt;&lt;key app="EN" db-id="rs2fa5pp8wsvzne5aa35dpp45rexx9t9tfwz" timestamp="1686815835"&gt;2730&lt;/key&gt;&lt;/foreign-keys&gt;&lt;ref-type name="Journal Article"&gt;17&lt;/ref-type&gt;&lt;contributors&gt;&lt;authors&gt;&lt;author&gt;Schaeffer, A. J.&lt;/author&gt;&lt;author&gt;Flynn, S.&lt;/author&gt;&lt;author&gt;Jones, J.&lt;/author&gt;&lt;/authors&gt;&lt;/contributors&gt;&lt;titles&gt;&lt;title&gt;Comparison of cinoxacin and trimethoprim-sulfamethoxazole in the treatment of urinary tract infections&lt;/title&gt;&lt;secondary-title&gt;Journal of urology&lt;/secondary-title&gt;&lt;/titles&gt;&lt;periodical&gt;&lt;full-title&gt;Journal of urology&lt;/full-title&gt;&lt;/periodical&gt;&lt;pages&gt;825</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827&lt;/pages&gt;&lt;volume&gt;125&lt;/volume&gt;&lt;number&gt;6&lt;/number&gt;&lt;keywords&gt;&lt;keyword&gt;Adult&lt;/keyword&gt;&lt;keyword&gt;Cinoxacin [adverse effects, *therapeutic use]&lt;/keyword&gt;&lt;keyword&gt;Drug Combinations&lt;/keyword&gt;&lt;keyword&gt;Drug Resistance&lt;/keyword&gt;&lt;keyword&gt;Enterobacteriaceae Infections [*drug therapy]&lt;/keyword&gt;&lt;keyword&gt;Enterobacteriaceae [drug effects]&lt;/keyword&gt;&lt;keyword&gt;Feces [microbiology]&lt;/keyword&gt;&lt;keyword&gt;Female&lt;/keyword&gt;&lt;keyword&gt;Humans&lt;/keyword&gt;&lt;keyword&gt;Pyridazines [*therapeutic use]&lt;/keyword&gt;&lt;keyword&gt;Recurrence&lt;/keyword&gt;&lt;keyword&gt;Sulfamethoxazole [*therapeutic use]&lt;/keyword&gt;&lt;keyword&gt;Trimethoprim [*therapeutic use]&lt;/keyword&gt;&lt;keyword&gt;Urinary Tract Infections [*drug therapy, urine]&lt;/keyword&gt;&lt;keyword&gt;Vagina [microbiology]&lt;/keyword&gt;&lt;/keywords&gt;&lt;dates&gt;&lt;year&gt;1981&lt;/year&gt;&lt;/dates&gt;&lt;accession-num&gt;CN-00025301&lt;/accession-num&gt;&lt;urls&gt;&lt;related-urls&gt;&lt;url&gt;https://www.cochranelibrary.com/central/doi/10.1002/central/CN-00025301/full&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Schaeffer et al. (1981)</w:t>
            </w:r>
            <w:r w:rsidRPr="00F3555A">
              <w:rPr>
                <w:rFonts w:ascii="Times New Roman" w:eastAsia="Times New Roman" w:hAnsi="Times New Roman" w:cs="Times New Roman"/>
                <w:color w:val="595959"/>
                <w:sz w:val="20"/>
                <w:szCs w:val="20"/>
                <w:lang w:val="en-GB"/>
              </w:rPr>
              <w:fldChar w:fldCharType="end"/>
            </w:r>
          </w:p>
        </w:tc>
        <w:tc>
          <w:tcPr>
            <w:tcW w:w="1533" w:type="dxa"/>
          </w:tcPr>
          <w:p w14:paraId="029CE2FC"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57BC990A"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UTI</w:t>
            </w:r>
          </w:p>
        </w:tc>
        <w:tc>
          <w:tcPr>
            <w:tcW w:w="2336" w:type="dxa"/>
            <w:gridSpan w:val="2"/>
          </w:tcPr>
          <w:p w14:paraId="7947F703"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Effectiveness, safety, incidence of resistance in faecal and vaginal flora before, and after treatment.</w:t>
            </w:r>
          </w:p>
        </w:tc>
        <w:tc>
          <w:tcPr>
            <w:tcW w:w="1453" w:type="dxa"/>
          </w:tcPr>
          <w:p w14:paraId="58DC31E3"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inoxacin</w:t>
            </w:r>
          </w:p>
        </w:tc>
        <w:tc>
          <w:tcPr>
            <w:tcW w:w="1701" w:type="dxa"/>
          </w:tcPr>
          <w:p w14:paraId="1272BECA"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570DFF62"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4F0B2EB0"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Proportion of patients with alterations of the prescribed treatment due to adverse events</w:t>
            </w:r>
          </w:p>
        </w:tc>
      </w:tr>
      <w:tr w:rsidR="00560817" w:rsidRPr="00F3555A" w14:paraId="3DF43D48"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6EF94750" w14:textId="5E4C2DCD"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Schaeffer&lt;/Author&gt;&lt;Year&gt;1985&lt;/Year&gt;&lt;RecNum&gt;2731&lt;/RecNum&gt;&lt;DisplayText&gt;Schaeffer and Sisney (1985)&lt;/DisplayText&gt;&lt;record&gt;&lt;rec-number&gt;2731&lt;/rec-number&gt;&lt;foreign-keys&gt;&lt;key app="EN" db-id="rs2fa5pp8wsvzne5aa35dpp45rexx9t9tfwz" timestamp="1686815835"&gt;2731&lt;/key&gt;&lt;/foreign-keys&gt;&lt;ref-type name="Journal Article"&gt;17&lt;/ref-type&gt;&lt;contributors&gt;&lt;authors&gt;&lt;author&gt;Schaeffer, A. J.&lt;/author&gt;&lt;author&gt;Sisney, G. A.&lt;/author&gt;&lt;/authors&gt;&lt;/contributors&gt;&lt;titles&gt;&lt;title&gt;Efficacy of norfloxacin in urinary tract infection biological effects on vaginal and fecal flora&lt;/title&gt;&lt;secondary-title&gt;Journal of urology&lt;/secondary-title&gt;&lt;/titles&gt;&lt;periodical&gt;&lt;full-title&gt;Journal of urology&lt;/full-title&gt;&lt;/periodical&gt;&lt;pages&gt;628</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630&lt;/pages&gt;&lt;volume&gt;133&lt;/volume&gt;&lt;number&gt;4&lt;/number&gt;&lt;keywords&gt;&lt;keyword&gt;Adult&lt;/keyword&gt;&lt;keyword&gt;Anal Canal [microbiology]&lt;/keyword&gt;&lt;keyword&gt;Anti</w:instrText>
            </w:r>
            <w:r w:rsidR="007C6C46">
              <w:rPr>
                <w:rFonts w:ascii="Cambria Math" w:eastAsia="Times New Roman" w:hAnsi="Cambria Math" w:cs="Cambria Math"/>
                <w:color w:val="595959"/>
                <w:sz w:val="20"/>
                <w:szCs w:val="20"/>
                <w:lang w:val="en-GB"/>
              </w:rPr>
              <w:instrText>‐</w:instrText>
            </w:r>
            <w:r w:rsidR="007C6C46">
              <w:rPr>
                <w:rFonts w:ascii="Times New Roman" w:eastAsia="Times New Roman" w:hAnsi="Times New Roman" w:cs="Times New Roman"/>
                <w:color w:val="595959"/>
                <w:sz w:val="20"/>
                <w:szCs w:val="20"/>
                <w:lang w:val="en-GB"/>
              </w:rPr>
              <w:instrText>Infective Agents, Urinary [*therapeutic use]&lt;/keyword&gt;&lt;keyword&gt;Bacteriuria [*drug therapy]&lt;/keyword&gt;&lt;keyword&gt;Drug Combinations [therapeutic use]&lt;/keyword&gt;&lt;keyword&gt;Drug Resistance, Microbial&lt;/keyword&gt;&lt;keyword&gt;Enterobacteriaceae Infections [*drug therapy]&lt;/keyword&gt;&lt;keyword&gt;Enterobacteriaceae [drug effects, isolation &amp;amp; purification]&lt;/keyword&gt;&lt;keyword&gt;Feces [microbiology]&lt;/keyword&gt;&lt;keyword&gt;Female&lt;/keyword&gt;&lt;keyword&gt;Humans&lt;/keyword&gt;&lt;keyword&gt;Nalidixic Acid [*analogs &amp;amp; derivatives, therapeutic use]&lt;/keyword&gt;&lt;keyword&gt;Norfloxacin&lt;/keyword&gt;&lt;keyword&gt;Sulfamethoxazole [therapeutic use]&lt;/keyword&gt;&lt;keyword&gt;Time Factors&lt;/keyword&gt;&lt;keyword&gt;Trimethoprim [therapeutic use]&lt;/keyword&gt;&lt;keyword&gt;Trimethoprim, Sulfamethoxazole Drug Combination&lt;/keyword&gt;&lt;keyword&gt;Vagina [microbiology]&lt;/keyword&gt;&lt;/keywords&gt;&lt;dates&gt;&lt;year&gt;1985&lt;/year&gt;&lt;/dates&gt;&lt;accession-num&gt;CN-00037446&lt;/accession-num&gt;&lt;urls&gt;&lt;related-urls&gt;&lt;url&gt;https://www.cochranelibrary.com/central/doi/10.1002/central/CN-00037446/full&lt;/url&gt;&lt;/related-urls&gt;&lt;/urls&gt;&lt;remote-database-name&gt; CENTRAL Cochrane&lt;/remote-database-name&gt;&lt;access-date&gt; 18.12.2019&lt;/access-date&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Schaeffer and Sisney (1985)</w:t>
            </w:r>
            <w:r w:rsidRPr="00F3555A">
              <w:rPr>
                <w:rFonts w:ascii="Times New Roman" w:eastAsia="Times New Roman" w:hAnsi="Times New Roman" w:cs="Times New Roman"/>
                <w:color w:val="595959"/>
                <w:sz w:val="20"/>
                <w:szCs w:val="20"/>
                <w:lang w:val="en-GB"/>
              </w:rPr>
              <w:fldChar w:fldCharType="end"/>
            </w:r>
          </w:p>
        </w:tc>
        <w:tc>
          <w:tcPr>
            <w:tcW w:w="1533" w:type="dxa"/>
          </w:tcPr>
          <w:p w14:paraId="6C31C7F6"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4CD12AF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UTI</w:t>
            </w:r>
          </w:p>
        </w:tc>
        <w:tc>
          <w:tcPr>
            <w:tcW w:w="2336" w:type="dxa"/>
            <w:gridSpan w:val="2"/>
          </w:tcPr>
          <w:p w14:paraId="0F6A36A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ectiveness, safety, incidence of resistance in </w:t>
            </w:r>
            <w:proofErr w:type="spellStart"/>
            <w:r w:rsidRPr="00F3555A">
              <w:rPr>
                <w:rFonts w:ascii="Calibri" w:eastAsia="Times New Roman" w:hAnsi="Calibri" w:cs="Calibri"/>
                <w:sz w:val="20"/>
                <w:szCs w:val="20"/>
                <w:lang w:val="en-GB" w:eastAsia="de-DE"/>
              </w:rPr>
              <w:t>fecal</w:t>
            </w:r>
            <w:proofErr w:type="spellEnd"/>
            <w:r w:rsidRPr="00F3555A">
              <w:rPr>
                <w:rFonts w:ascii="Calibri" w:eastAsia="Times New Roman" w:hAnsi="Calibri" w:cs="Calibri"/>
                <w:sz w:val="20"/>
                <w:szCs w:val="20"/>
                <w:lang w:val="en-GB" w:eastAsia="de-DE"/>
              </w:rPr>
              <w:t xml:space="preserve"> and vaginal flora before, and after treatment.</w:t>
            </w:r>
          </w:p>
        </w:tc>
        <w:tc>
          <w:tcPr>
            <w:tcW w:w="1453" w:type="dxa"/>
          </w:tcPr>
          <w:p w14:paraId="78BF4DE0"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Norfloxacin</w:t>
            </w:r>
          </w:p>
        </w:tc>
        <w:tc>
          <w:tcPr>
            <w:tcW w:w="1701" w:type="dxa"/>
          </w:tcPr>
          <w:p w14:paraId="5E1B86D4"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lang w:val="en-GB"/>
              </w:rPr>
            </w:pP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611067FA"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p w14:paraId="4D71D06A"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p>
        </w:tc>
        <w:tc>
          <w:tcPr>
            <w:tcW w:w="3036" w:type="dxa"/>
          </w:tcPr>
          <w:p w14:paraId="2255503F"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56AA7ADD"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5DDFB611" w14:textId="309E8C95"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TbWl0aDwvQXV0aG9yPjxZZWFy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TbWl0aDwvQXV0aG9yPjxZZWFy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Smith et al. (1999)</w:t>
            </w:r>
            <w:r w:rsidRPr="00F3555A">
              <w:rPr>
                <w:rFonts w:ascii="Times New Roman" w:eastAsia="Times New Roman" w:hAnsi="Times New Roman" w:cs="Times New Roman"/>
                <w:color w:val="595959"/>
                <w:sz w:val="20"/>
                <w:szCs w:val="20"/>
                <w:lang w:val="en-GB"/>
              </w:rPr>
              <w:fldChar w:fldCharType="end"/>
            </w:r>
          </w:p>
        </w:tc>
        <w:tc>
          <w:tcPr>
            <w:tcW w:w="1533" w:type="dxa"/>
          </w:tcPr>
          <w:p w14:paraId="6A588BE1"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61FB318B"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P.  aeruginosa</w:t>
            </w:r>
          </w:p>
        </w:tc>
        <w:tc>
          <w:tcPr>
            <w:tcW w:w="2336" w:type="dxa"/>
            <w:gridSpan w:val="2"/>
          </w:tcPr>
          <w:p w14:paraId="7CA89688"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w:t>
            </w:r>
          </w:p>
        </w:tc>
        <w:tc>
          <w:tcPr>
            <w:tcW w:w="1453" w:type="dxa"/>
          </w:tcPr>
          <w:p w14:paraId="6AA3D4F7"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proofErr w:type="spellStart"/>
            <w:r w:rsidRPr="00F3555A">
              <w:rPr>
                <w:rFonts w:ascii="Calibri" w:eastAsia="Times New Roman" w:hAnsi="Calibri" w:cs="Calibri"/>
                <w:color w:val="000000"/>
                <w:sz w:val="20"/>
                <w:szCs w:val="20"/>
                <w:u w:val="single"/>
                <w:lang w:val="en-GB"/>
              </w:rPr>
              <w:t>Azlocillin</w:t>
            </w:r>
            <w:proofErr w:type="spellEnd"/>
          </w:p>
        </w:tc>
        <w:tc>
          <w:tcPr>
            <w:tcW w:w="1701" w:type="dxa"/>
          </w:tcPr>
          <w:p w14:paraId="2A2E07C9"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proofErr w:type="spellStart"/>
            <w:r w:rsidRPr="00F3555A">
              <w:rPr>
                <w:rFonts w:ascii="Times New Roman" w:eastAsia="Times New Roman" w:hAnsi="Times New Roman" w:cs="Times New Roman"/>
                <w:sz w:val="20"/>
                <w:szCs w:val="20"/>
                <w:u w:val="single"/>
                <w:lang w:val="en-GB"/>
              </w:rPr>
              <w:t>Azlocillin</w:t>
            </w:r>
            <w:proofErr w:type="spellEnd"/>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tobramycin</w:t>
            </w:r>
          </w:p>
        </w:tc>
        <w:tc>
          <w:tcPr>
            <w:tcW w:w="1500" w:type="dxa"/>
          </w:tcPr>
          <w:p w14:paraId="42ED6DC1" w14:textId="77777777" w:rsidR="00560817" w:rsidRPr="00F3555A" w:rsidRDefault="00560817" w:rsidP="00560817">
            <w:pPr>
              <w:keepNext/>
              <w:tabs>
                <w:tab w:val="left" w:pos="493"/>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299866BF" w14:textId="77777777" w:rsidR="00560817" w:rsidRPr="00F3555A" w:rsidRDefault="00560817" w:rsidP="00560817">
            <w:pPr>
              <w:keepNext/>
              <w:tabs>
                <w:tab w:val="left" w:pos="493"/>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Acquisition of resistance against non-administered antibiotics, emergence of resistance against non-administered antibiotics</w:t>
            </w:r>
          </w:p>
        </w:tc>
      </w:tr>
      <w:tr w:rsidR="00560817" w:rsidRPr="00F3555A" w14:paraId="4800018E"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65384314" w14:textId="666385FE"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TdGFjazwvQXV0aG9yPjxZZWFy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=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TdGFjazwvQXV0aG9yPjxZZWFy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=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Stack et al. (1998)</w:t>
            </w:r>
            <w:r w:rsidRPr="00F3555A">
              <w:rPr>
                <w:rFonts w:ascii="Times New Roman" w:eastAsia="Times New Roman" w:hAnsi="Times New Roman" w:cs="Times New Roman"/>
                <w:color w:val="595959"/>
                <w:sz w:val="20"/>
                <w:szCs w:val="20"/>
                <w:lang w:val="en-GB"/>
              </w:rPr>
              <w:fldChar w:fldCharType="end"/>
            </w:r>
          </w:p>
        </w:tc>
        <w:tc>
          <w:tcPr>
            <w:tcW w:w="1533" w:type="dxa"/>
          </w:tcPr>
          <w:p w14:paraId="3A724B74"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4DC57E4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i/>
                <w:iCs/>
                <w:sz w:val="20"/>
                <w:szCs w:val="20"/>
                <w:lang w:val="en-GB" w:eastAsia="de-DE"/>
              </w:rPr>
              <w:t>H. pylori</w:t>
            </w:r>
          </w:p>
        </w:tc>
        <w:tc>
          <w:tcPr>
            <w:tcW w:w="2336" w:type="dxa"/>
            <w:gridSpan w:val="2"/>
          </w:tcPr>
          <w:p w14:paraId="2C8A3B2B"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safety </w:t>
            </w:r>
          </w:p>
        </w:tc>
        <w:tc>
          <w:tcPr>
            <w:tcW w:w="1453" w:type="dxa"/>
          </w:tcPr>
          <w:p w14:paraId="4E0C9E23"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larithromycin</w:t>
            </w:r>
          </w:p>
        </w:tc>
        <w:tc>
          <w:tcPr>
            <w:tcW w:w="1701" w:type="dxa"/>
          </w:tcPr>
          <w:p w14:paraId="551B836C"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Clarithromycin</w:t>
            </w:r>
            <w:r w:rsidRPr="00F3555A">
              <w:rPr>
                <w:rFonts w:ascii="Times New Roman" w:eastAsia="Times New Roman" w:hAnsi="Times New Roman" w:cs="Times New Roman"/>
                <w:sz w:val="20"/>
                <w:szCs w:val="20"/>
                <w:lang w:val="en-GB"/>
              </w:rPr>
              <w:t xml:space="preserve">, and </w:t>
            </w:r>
            <w:r w:rsidRPr="00857735">
              <w:rPr>
                <w:rFonts w:ascii="Times New Roman" w:eastAsia="Times New Roman" w:hAnsi="Times New Roman" w:cs="Times New Roman"/>
                <w:sz w:val="20"/>
                <w:szCs w:val="20"/>
                <w:lang w:val="en-GB"/>
              </w:rPr>
              <w:t>metronidazole</w:t>
            </w:r>
            <w:r w:rsidRPr="00F3555A">
              <w:rPr>
                <w:rFonts w:ascii="Times New Roman" w:eastAsia="Times New Roman" w:hAnsi="Times New Roman" w:cs="Times New Roman"/>
                <w:sz w:val="20"/>
                <w:szCs w:val="20"/>
                <w:lang w:val="en-GB"/>
              </w:rPr>
              <w:t>, or amoxycillin</w:t>
            </w:r>
          </w:p>
        </w:tc>
        <w:tc>
          <w:tcPr>
            <w:tcW w:w="1500" w:type="dxa"/>
          </w:tcPr>
          <w:p w14:paraId="1B8DB6DB"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26ACA343"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50C696EA"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4348719D" w14:textId="6D81715E"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lastRenderedPageBreak/>
              <w:fldChar w:fldCharType="begin">
                <w:fldData xml:space="preserve">PEVuZE5vdGU+PENpdGUgQXV0aG9yWWVhcj0iMSI+PEF1dGhvcj5XYWxzaDwvQXV0aG9yPjxZZWFy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XYWxzaDwvQXV0aG9yPjxZZWFy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Walsh et al. (1993)</w:t>
            </w:r>
            <w:r w:rsidRPr="00F3555A">
              <w:rPr>
                <w:rFonts w:ascii="Times New Roman" w:eastAsia="Times New Roman" w:hAnsi="Times New Roman" w:cs="Times New Roman"/>
                <w:color w:val="595959"/>
                <w:sz w:val="20"/>
                <w:szCs w:val="20"/>
                <w:lang w:val="en-GB"/>
              </w:rPr>
              <w:fldChar w:fldCharType="end"/>
            </w:r>
          </w:p>
        </w:tc>
        <w:tc>
          <w:tcPr>
            <w:tcW w:w="1533" w:type="dxa"/>
          </w:tcPr>
          <w:p w14:paraId="4D3B6362"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A608E26"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MRSA</w:t>
            </w:r>
          </w:p>
        </w:tc>
        <w:tc>
          <w:tcPr>
            <w:tcW w:w="2336" w:type="dxa"/>
            <w:gridSpan w:val="2"/>
          </w:tcPr>
          <w:p w14:paraId="653A490E"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of eradication, emergence of resistance, safety </w:t>
            </w:r>
          </w:p>
        </w:tc>
        <w:tc>
          <w:tcPr>
            <w:tcW w:w="1453" w:type="dxa"/>
          </w:tcPr>
          <w:p w14:paraId="081184AB"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Novobiocin</w:t>
            </w:r>
            <w:r w:rsidRPr="00F3555A">
              <w:rPr>
                <w:rFonts w:ascii="Calibri" w:eastAsia="Times New Roman" w:hAnsi="Calibri" w:cs="Calibri"/>
                <w:color w:val="000000"/>
                <w:sz w:val="20"/>
                <w:szCs w:val="20"/>
                <w:lang w:val="en-GB"/>
              </w:rPr>
              <w:t xml:space="preserve">, and </w:t>
            </w:r>
            <w:r w:rsidRPr="00F3555A">
              <w:rPr>
                <w:rFonts w:ascii="Calibri" w:eastAsia="Times New Roman" w:hAnsi="Calibri" w:cs="Calibri"/>
                <w:color w:val="000000"/>
                <w:sz w:val="20"/>
                <w:szCs w:val="20"/>
                <w:u w:val="single"/>
                <w:lang w:val="en-GB"/>
              </w:rPr>
              <w:t>rifampicin</w:t>
            </w:r>
          </w:p>
        </w:tc>
        <w:tc>
          <w:tcPr>
            <w:tcW w:w="1701" w:type="dxa"/>
          </w:tcPr>
          <w:p w14:paraId="231B3AC9"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Rifampicin</w:t>
            </w:r>
            <w:r w:rsidRPr="00F3555A">
              <w:rPr>
                <w:rFonts w:ascii="Times New Roman" w:eastAsia="Times New Roman" w:hAnsi="Times New Roman" w:cs="Times New Roman"/>
                <w:sz w:val="20"/>
                <w:szCs w:val="20"/>
                <w:lang w:val="en-GB"/>
              </w:rPr>
              <w:t xml:space="preserve">, </w:t>
            </w:r>
            <w:r w:rsidRPr="00F3555A">
              <w:rPr>
                <w:rFonts w:ascii="Times New Roman" w:eastAsia="Times New Roman" w:hAnsi="Times New Roman" w:cs="Calibri"/>
                <w:sz w:val="20"/>
                <w:szCs w:val="20"/>
                <w:u w:val="single"/>
                <w:lang w:val="en-GB"/>
              </w:rPr>
              <w:t>trimethoprim</w:t>
            </w:r>
            <w:r w:rsidRPr="00F3555A">
              <w:rPr>
                <w:rFonts w:ascii="Times New Roman" w:eastAsia="Times New Roman" w:hAnsi="Times New Roman" w:cs="Calibri"/>
                <w:sz w:val="20"/>
                <w:szCs w:val="20"/>
                <w:lang w:val="en-GB"/>
              </w:rPr>
              <w:t xml:space="preserve">, and </w:t>
            </w:r>
            <w:r w:rsidRPr="00F3555A">
              <w:rPr>
                <w:rFonts w:ascii="Times New Roman" w:eastAsia="Times New Roman" w:hAnsi="Times New Roman" w:cs="Calibri"/>
                <w:sz w:val="20"/>
                <w:szCs w:val="20"/>
                <w:u w:val="single"/>
                <w:lang w:val="en-GB"/>
              </w:rPr>
              <w:t>sulfamethoxazole</w:t>
            </w:r>
          </w:p>
        </w:tc>
        <w:tc>
          <w:tcPr>
            <w:tcW w:w="1500" w:type="dxa"/>
          </w:tcPr>
          <w:p w14:paraId="66AB005E"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yes </w:t>
            </w:r>
          </w:p>
        </w:tc>
        <w:tc>
          <w:tcPr>
            <w:tcW w:w="3036" w:type="dxa"/>
          </w:tcPr>
          <w:p w14:paraId="4939FDB3"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Treatment failure, acquisition of resistance against non-administered antibiotics, emergence of resistance against non-administered antibiotics</w:t>
            </w:r>
          </w:p>
        </w:tc>
      </w:tr>
      <w:tr w:rsidR="00560817" w:rsidRPr="00F3555A" w14:paraId="3E3820C1"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6D987582" w14:textId="42FD0FCB"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r>
            <w:r w:rsidR="007C6C46">
              <w:rPr>
                <w:rFonts w:ascii="Times New Roman" w:eastAsia="Times New Roman" w:hAnsi="Times New Roman" w:cs="Times New Roman"/>
                <w:color w:val="595959"/>
                <w:sz w:val="20"/>
                <w:szCs w:val="20"/>
                <w:lang w:val="en-GB"/>
              </w:rPr>
              <w:instrText xml:space="preserve"> ADDIN EN.CITE &lt;EndNote&gt;&lt;Cite AuthorYear="1"&gt;&lt;Author&gt;Winston&lt;/Author&gt;&lt;Year&gt;1986&lt;/Year&gt;&lt;RecNum&gt;65&lt;/RecNum&gt;&lt;DisplayText&gt;Winston et al. (1986)&lt;/DisplayText&gt;&lt;record&gt;&lt;rec-number&gt;65&lt;/rec-number&gt;&lt;foreign-keys&gt;&lt;key app="EN" db-id="xaf5xprs9dp0afe2sr7x5a0v5tvpspddeset" timestamp="1686578625"&gt;65&lt;/key&gt;&lt;/foreign-keys&gt;&lt;ref-type name="Journal Article"&gt;17&lt;/ref-type&gt;&lt;contributors&gt;&lt;authors&gt;&lt;author&gt;Winston, D. J.&lt;/author&gt;&lt;author&gt;Ho, W. G.&lt;/author&gt;&lt;author&gt;Nakao, S. L.&lt;/author&gt;&lt;author&gt;Gale, R. P.&lt;/author&gt;&lt;author&gt;Champlin, R. E.&lt;/author&gt;&lt;/authors&gt;&lt;/contributors&gt;&lt;titles&gt;&lt;title&gt;Norfloxacin versus vancomycin/polymyxin for prevention of infections in granulocytopenic patients&lt;/title&gt;&lt;secondary-title&gt;Am J Med&lt;/secondary-title&gt;&lt;/titles&gt;&lt;periodical&gt;&lt;full-title&gt;Am J Med&lt;/full-title&gt;&lt;/periodical&gt;&lt;pages&gt;884-890&lt;/pages&gt;&lt;volume&gt;80&lt;/volume&gt;&lt;number&gt;5&lt;/number&gt;&lt;keywords&gt;&lt;keyword&gt;Adolescent&lt;/keyword&gt;&lt;keyword&gt;Adult&lt;/keyword&gt;&lt;keyword&gt;Aged&lt;/keyword&gt;&lt;keyword&gt;Agranulocytosis/*complications/microbiology&lt;/keyword&gt;&lt;keyword&gt;Bacterial Infections/*prevention &amp;amp; control&lt;/keyword&gt;&lt;keyword&gt;Drug Evaluation&lt;/keyword&gt;&lt;keyword&gt;Drug Tolerance&lt;/keyword&gt;&lt;keyword&gt;Female&lt;/keyword&gt;&lt;keyword&gt;Gram-Negative Bacteria&lt;/keyword&gt;&lt;keyword&gt;Gram-Positive Bacteria&lt;/keyword&gt;&lt;keyword&gt;Humans&lt;/keyword&gt;&lt;keyword&gt;Male&lt;/keyword&gt;&lt;keyword&gt;Middle Aged&lt;/keyword&gt;&lt;keyword&gt;Mycoses/prevention &amp;amp; control&lt;/keyword&gt;&lt;keyword&gt;Norfloxacin/adverse effects/*therapeutic use&lt;/keyword&gt;&lt;keyword&gt;Nystatin/therapeutic use&lt;/keyword&gt;&lt;keyword&gt;Polymyxins/*therapeutic use&lt;/keyword&gt;&lt;keyword&gt;Vancomycin/*therapeutic use&lt;/keyword&gt;&lt;/keywords&gt;&lt;dates&gt;&lt;year&gt;1986&lt;/year&gt;&lt;pub-dates&gt;&lt;date&gt;May&lt;/date&gt;&lt;/pub-dates&gt;&lt;/dates&gt;&lt;isbn&gt;0002-9343 (Print) 0002-9343&lt;/isbn&gt;&lt;accession-num&gt;3010716&lt;/accession-num&gt;&lt;urls&gt;&lt;/urls&gt;&lt;electronic-resource-num&gt;10.1016/0002-9343(86)90633-9&lt;/electronic-resource-num&gt;&lt;/record&gt;&lt;/Cite&gt;&lt;/EndNote&gt;</w:instrText>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Winston et al. (1986)</w:t>
            </w:r>
            <w:r w:rsidRPr="00F3555A">
              <w:rPr>
                <w:rFonts w:ascii="Times New Roman" w:eastAsia="Times New Roman" w:hAnsi="Times New Roman" w:cs="Times New Roman"/>
                <w:color w:val="595959"/>
                <w:sz w:val="20"/>
                <w:szCs w:val="20"/>
                <w:lang w:val="en-GB"/>
              </w:rPr>
              <w:fldChar w:fldCharType="end"/>
            </w:r>
          </w:p>
        </w:tc>
        <w:tc>
          <w:tcPr>
            <w:tcW w:w="1533" w:type="dxa"/>
          </w:tcPr>
          <w:p w14:paraId="0CE0E8A7"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2B49FBDA" w14:textId="77777777" w:rsidR="00560817" w:rsidRPr="004965EC"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4965EC">
              <w:rPr>
                <w:rFonts w:ascii="Calibri" w:eastAsia="Times New Roman" w:hAnsi="Calibri" w:cs="Calibri"/>
                <w:sz w:val="20"/>
                <w:szCs w:val="20"/>
                <w:lang w:val="en-GB" w:eastAsia="de-DE"/>
              </w:rPr>
              <w:t xml:space="preserve">Prophylaxis for </w:t>
            </w:r>
            <w:proofErr w:type="spellStart"/>
            <w:r>
              <w:rPr>
                <w:rFonts w:ascii="Calibri" w:eastAsia="Times New Roman" w:hAnsi="Calibri" w:cs="Calibri"/>
                <w:sz w:val="20"/>
                <w:szCs w:val="20"/>
                <w:lang w:val="en-GB" w:eastAsia="de-DE"/>
              </w:rPr>
              <w:t>hematological</w:t>
            </w:r>
            <w:proofErr w:type="spellEnd"/>
            <w:r>
              <w:rPr>
                <w:rFonts w:ascii="Calibri" w:eastAsia="Times New Roman" w:hAnsi="Calibri" w:cs="Calibri"/>
                <w:sz w:val="20"/>
                <w:szCs w:val="20"/>
                <w:lang w:val="en-GB" w:eastAsia="de-DE"/>
              </w:rPr>
              <w:t xml:space="preserve"> malignancy patients </w:t>
            </w:r>
          </w:p>
        </w:tc>
        <w:tc>
          <w:tcPr>
            <w:tcW w:w="2336" w:type="dxa"/>
            <w:gridSpan w:val="2"/>
          </w:tcPr>
          <w:p w14:paraId="504FA1FA"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Efficacy and safety</w:t>
            </w:r>
          </w:p>
        </w:tc>
        <w:tc>
          <w:tcPr>
            <w:tcW w:w="1453" w:type="dxa"/>
          </w:tcPr>
          <w:p w14:paraId="1A05CE1D"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Norfloxacin</w:t>
            </w:r>
          </w:p>
        </w:tc>
        <w:tc>
          <w:tcPr>
            <w:tcW w:w="1701" w:type="dxa"/>
          </w:tcPr>
          <w:p w14:paraId="6BC0DD4A"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8134E8">
              <w:rPr>
                <w:rFonts w:ascii="Times New Roman" w:eastAsia="Times New Roman" w:hAnsi="Times New Roman" w:cs="Times New Roman"/>
                <w:sz w:val="20"/>
                <w:szCs w:val="20"/>
                <w:lang w:val="en-GB"/>
              </w:rPr>
              <w:t>Vancomycin</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polymyxin</w:t>
            </w:r>
          </w:p>
        </w:tc>
        <w:tc>
          <w:tcPr>
            <w:tcW w:w="1500" w:type="dxa"/>
          </w:tcPr>
          <w:p w14:paraId="60F646E8"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630B2931"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 xml:space="preserve">Mortality attributable to infection </w:t>
            </w:r>
          </w:p>
        </w:tc>
      </w:tr>
      <w:tr w:rsidR="00560817" w:rsidRPr="00F3555A" w14:paraId="099A421C" w14:textId="77777777" w:rsidTr="00560817">
        <w:trPr>
          <w:gridAfter w:val="1"/>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0A4D71CB" w14:textId="747F6F46"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XaW5zdG9uPC9BdXRob3I+PFll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XaW5zdG9uPC9BdXRob3I+PFll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Winston et al. (1990)</w:t>
            </w:r>
            <w:r w:rsidRPr="00F3555A">
              <w:rPr>
                <w:rFonts w:ascii="Times New Roman" w:eastAsia="Times New Roman" w:hAnsi="Times New Roman" w:cs="Times New Roman"/>
                <w:color w:val="595959"/>
                <w:sz w:val="20"/>
                <w:szCs w:val="20"/>
                <w:lang w:val="en-GB"/>
              </w:rPr>
              <w:fldChar w:fldCharType="end"/>
            </w:r>
          </w:p>
        </w:tc>
        <w:tc>
          <w:tcPr>
            <w:tcW w:w="1533" w:type="dxa"/>
          </w:tcPr>
          <w:p w14:paraId="58133EE1"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7560182C"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Prophylaxis for </w:t>
            </w:r>
            <w:r w:rsidRPr="00D55C34">
              <w:rPr>
                <w:rFonts w:cstheme="minorHAnsi"/>
                <w:color w:val="0D0D0D" w:themeColor="text1" w:themeTint="F2"/>
                <w:sz w:val="20"/>
                <w:szCs w:val="20"/>
                <w:shd w:val="clear" w:color="auto" w:fill="FFFFFF"/>
                <w:lang w:val="en-US"/>
              </w:rPr>
              <w:t>hematological malignancy patients</w:t>
            </w:r>
          </w:p>
        </w:tc>
        <w:tc>
          <w:tcPr>
            <w:tcW w:w="2336" w:type="dxa"/>
            <w:gridSpan w:val="2"/>
          </w:tcPr>
          <w:p w14:paraId="028C5968" w14:textId="77777777" w:rsidR="00560817" w:rsidRPr="00F3555A" w:rsidRDefault="00560817" w:rsidP="0056081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icacy and safety </w:t>
            </w:r>
          </w:p>
        </w:tc>
        <w:tc>
          <w:tcPr>
            <w:tcW w:w="1453" w:type="dxa"/>
          </w:tcPr>
          <w:p w14:paraId="5D4EA35A" w14:textId="77777777" w:rsidR="00560817" w:rsidRPr="00F3555A" w:rsidRDefault="00560817" w:rsidP="00560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Ofloxacin</w:t>
            </w:r>
          </w:p>
        </w:tc>
        <w:tc>
          <w:tcPr>
            <w:tcW w:w="1701" w:type="dxa"/>
          </w:tcPr>
          <w:p w14:paraId="2CDD92DC"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lang w:val="en-GB"/>
              </w:rPr>
            </w:pPr>
            <w:r w:rsidRPr="00D55C34">
              <w:rPr>
                <w:rFonts w:ascii="Times New Roman" w:eastAsia="Times New Roman" w:hAnsi="Times New Roman" w:cs="Times New Roman"/>
                <w:sz w:val="20"/>
                <w:szCs w:val="20"/>
                <w:u w:val="single"/>
                <w:lang w:val="en-GB"/>
              </w:rPr>
              <w:t>Vancomycin</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polymyxin</w:t>
            </w:r>
          </w:p>
        </w:tc>
        <w:tc>
          <w:tcPr>
            <w:tcW w:w="1500" w:type="dxa"/>
          </w:tcPr>
          <w:p w14:paraId="4B57C043"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tc>
        <w:tc>
          <w:tcPr>
            <w:tcW w:w="3036" w:type="dxa"/>
          </w:tcPr>
          <w:p w14:paraId="0077A8FA" w14:textId="77777777" w:rsidR="00560817" w:rsidRPr="00F3555A" w:rsidRDefault="00560817" w:rsidP="0056081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r w:rsidR="00560817" w:rsidRPr="00F3555A" w14:paraId="2C4E0CBC" w14:textId="77777777" w:rsidTr="00560817">
        <w:trPr>
          <w:gridAfter w:val="1"/>
          <w:cnfStyle w:val="000000100000" w:firstRow="0" w:lastRow="0" w:firstColumn="0" w:lastColumn="0" w:oddVBand="0" w:evenVBand="0" w:oddHBand="1" w:evenHBand="0" w:firstRowFirstColumn="0" w:firstRowLastColumn="0" w:lastRowFirstColumn="0" w:lastRowLastColumn="0"/>
          <w:wAfter w:w="108" w:type="dxa"/>
          <w:trHeight w:val="160"/>
        </w:trPr>
        <w:tc>
          <w:tcPr>
            <w:cnfStyle w:val="001000000000" w:firstRow="0" w:lastRow="0" w:firstColumn="1" w:lastColumn="0" w:oddVBand="0" w:evenVBand="0" w:oddHBand="0" w:evenHBand="0" w:firstRowFirstColumn="0" w:firstRowLastColumn="0" w:lastRowFirstColumn="0" w:lastRowLastColumn="0"/>
            <w:tcW w:w="1134" w:type="dxa"/>
          </w:tcPr>
          <w:p w14:paraId="7DE6E3FE" w14:textId="3DE4228F" w:rsidR="00560817" w:rsidRPr="00F3555A" w:rsidRDefault="00560817" w:rsidP="00560817">
            <w:pPr>
              <w:rPr>
                <w:rFonts w:ascii="Times New Roman" w:eastAsia="Times New Roman" w:hAnsi="Times New Roman" w:cs="Times New Roman"/>
                <w:color w:val="595959"/>
                <w:sz w:val="20"/>
                <w:szCs w:val="20"/>
                <w:lang w:val="en-GB"/>
              </w:rPr>
            </w:pPr>
            <w:r w:rsidRPr="00F3555A">
              <w:rPr>
                <w:rFonts w:ascii="Times New Roman" w:eastAsia="Times New Roman" w:hAnsi="Times New Roman" w:cs="Times New Roman"/>
                <w:color w:val="595959"/>
                <w:sz w:val="20"/>
                <w:szCs w:val="20"/>
                <w:lang w:val="en-GB"/>
              </w:rPr>
              <w:fldChar w:fldCharType="begin">
                <w:fldData xml:space="preserve">PEVuZE5vdGU+PENpdGUgQXV0aG9yWWVhcj0iMSI+PEF1dGhvcj5XdXJ6ZXI8L0F1dGhvcj48WWVh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</w:fldData>
              </w:fldChar>
            </w:r>
            <w:r w:rsidR="007C6C46">
              <w:rPr>
                <w:rFonts w:ascii="Times New Roman" w:eastAsia="Times New Roman" w:hAnsi="Times New Roman" w:cs="Times New Roman"/>
                <w:color w:val="595959"/>
                <w:sz w:val="20"/>
                <w:szCs w:val="20"/>
                <w:lang w:val="en-GB"/>
              </w:rPr>
              <w:instrText xml:space="preserve"> ADDIN EN.CITE </w:instrText>
            </w:r>
            <w:r w:rsidR="007C6C46">
              <w:rPr>
                <w:rFonts w:ascii="Times New Roman" w:eastAsia="Times New Roman" w:hAnsi="Times New Roman" w:cs="Times New Roman"/>
                <w:color w:val="595959"/>
                <w:sz w:val="20"/>
                <w:szCs w:val="20"/>
                <w:lang w:val="en-GB"/>
              </w:rPr>
              <w:fldChar w:fldCharType="begin">
                <w:fldData xml:space="preserve">PEVuZE5vdGU+PENpdGUgQXV0aG9yWWVhcj0iMSI+PEF1dGhvcj5XdXJ6ZXI8L0F1dGhvcj48WWVh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</w:fldData>
              </w:fldChar>
            </w:r>
            <w:r w:rsidR="007C6C46">
              <w:rPr>
                <w:rFonts w:ascii="Times New Roman" w:eastAsia="Times New Roman" w:hAnsi="Times New Roman" w:cs="Times New Roman"/>
                <w:color w:val="595959"/>
                <w:sz w:val="20"/>
                <w:szCs w:val="20"/>
                <w:lang w:val="en-GB"/>
              </w:rPr>
              <w:instrText xml:space="preserve"> ADDIN EN.CITE.DATA </w:instrText>
            </w:r>
            <w:r w:rsidR="007C6C46">
              <w:rPr>
                <w:rFonts w:ascii="Times New Roman" w:eastAsia="Times New Roman" w:hAnsi="Times New Roman" w:cs="Times New Roman"/>
                <w:color w:val="595959"/>
                <w:sz w:val="20"/>
                <w:szCs w:val="20"/>
                <w:lang w:val="en-GB"/>
              </w:rPr>
            </w:r>
            <w:r w:rsidR="007C6C46">
              <w:rPr>
                <w:rFonts w:ascii="Times New Roman" w:eastAsia="Times New Roman" w:hAnsi="Times New Roman" w:cs="Times New Roman"/>
                <w:color w:val="595959"/>
                <w:sz w:val="20"/>
                <w:szCs w:val="20"/>
                <w:lang w:val="en-GB"/>
              </w:rPr>
              <w:fldChar w:fldCharType="end"/>
            </w:r>
            <w:r w:rsidRPr="00F3555A">
              <w:rPr>
                <w:rFonts w:ascii="Times New Roman" w:eastAsia="Times New Roman" w:hAnsi="Times New Roman" w:cs="Times New Roman"/>
                <w:color w:val="595959"/>
                <w:sz w:val="20"/>
                <w:szCs w:val="20"/>
                <w:lang w:val="en-GB"/>
              </w:rPr>
            </w:r>
            <w:r w:rsidRPr="00F3555A">
              <w:rPr>
                <w:rFonts w:ascii="Times New Roman" w:eastAsia="Times New Roman" w:hAnsi="Times New Roman" w:cs="Times New Roman"/>
                <w:color w:val="595959"/>
                <w:sz w:val="20"/>
                <w:szCs w:val="20"/>
                <w:lang w:val="en-GB"/>
              </w:rPr>
              <w:fldChar w:fldCharType="separate"/>
            </w:r>
            <w:r w:rsidR="007C6C46">
              <w:rPr>
                <w:rFonts w:ascii="Times New Roman" w:eastAsia="Times New Roman" w:hAnsi="Times New Roman" w:cs="Times New Roman"/>
                <w:noProof/>
                <w:color w:val="595959"/>
                <w:sz w:val="20"/>
                <w:szCs w:val="20"/>
                <w:lang w:val="en-GB"/>
              </w:rPr>
              <w:t>Wurzer et al. (1997)</w:t>
            </w:r>
            <w:r w:rsidRPr="00F3555A">
              <w:rPr>
                <w:rFonts w:ascii="Times New Roman" w:eastAsia="Times New Roman" w:hAnsi="Times New Roman" w:cs="Times New Roman"/>
                <w:color w:val="595959"/>
                <w:sz w:val="20"/>
                <w:szCs w:val="20"/>
                <w:lang w:val="en-GB"/>
              </w:rPr>
              <w:fldChar w:fldCharType="end"/>
            </w:r>
          </w:p>
        </w:tc>
        <w:tc>
          <w:tcPr>
            <w:tcW w:w="1533" w:type="dxa"/>
          </w:tcPr>
          <w:p w14:paraId="1DC578FB"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sz w:val="20"/>
                <w:szCs w:val="20"/>
                <w:lang w:val="en-GB" w:eastAsia="de-DE"/>
              </w:rPr>
            </w:pPr>
            <w:r w:rsidRPr="00F3555A">
              <w:rPr>
                <w:rFonts w:ascii="Times New Roman" w:eastAsia="Times New Roman" w:hAnsi="Times New Roman" w:cs="Calibri"/>
                <w:sz w:val="20"/>
                <w:szCs w:val="20"/>
                <w:lang w:val="en-GB" w:eastAsia="de-DE"/>
              </w:rPr>
              <w:t>RCT</w:t>
            </w:r>
          </w:p>
        </w:tc>
        <w:tc>
          <w:tcPr>
            <w:tcW w:w="1624" w:type="dxa"/>
          </w:tcPr>
          <w:p w14:paraId="3BBEEE0E"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i/>
                <w:iCs/>
                <w:sz w:val="20"/>
                <w:szCs w:val="20"/>
                <w:lang w:val="en-GB" w:eastAsia="de-DE"/>
              </w:rPr>
              <w:t>H. pylori</w:t>
            </w:r>
          </w:p>
        </w:tc>
        <w:tc>
          <w:tcPr>
            <w:tcW w:w="2336" w:type="dxa"/>
            <w:gridSpan w:val="2"/>
          </w:tcPr>
          <w:p w14:paraId="26BF63C2" w14:textId="77777777" w:rsidR="00560817" w:rsidRPr="00F3555A" w:rsidRDefault="00560817" w:rsidP="00560817">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GB" w:eastAsia="de-DE"/>
              </w:rPr>
            </w:pPr>
            <w:r w:rsidRPr="00F3555A">
              <w:rPr>
                <w:rFonts w:ascii="Calibri" w:eastAsia="Times New Roman" w:hAnsi="Calibri" w:cs="Calibri"/>
                <w:sz w:val="20"/>
                <w:szCs w:val="20"/>
                <w:lang w:val="en-GB" w:eastAsia="de-DE"/>
              </w:rPr>
              <w:t xml:space="preserve">Effectiveness, emergence of resistance. </w:t>
            </w:r>
          </w:p>
        </w:tc>
        <w:tc>
          <w:tcPr>
            <w:tcW w:w="1453" w:type="dxa"/>
          </w:tcPr>
          <w:p w14:paraId="1762C6B2" w14:textId="77777777" w:rsidR="00560817" w:rsidRPr="00F3555A" w:rsidRDefault="00560817" w:rsidP="00560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u w:val="single"/>
                <w:lang w:val="en-GB"/>
              </w:rPr>
            </w:pPr>
            <w:r w:rsidRPr="00F3555A">
              <w:rPr>
                <w:rFonts w:ascii="Calibri" w:eastAsia="Times New Roman" w:hAnsi="Calibri" w:cs="Calibri"/>
                <w:color w:val="000000"/>
                <w:sz w:val="20"/>
                <w:szCs w:val="20"/>
                <w:u w:val="single"/>
                <w:lang w:val="en-GB"/>
              </w:rPr>
              <w:t>Clarithromycin</w:t>
            </w:r>
          </w:p>
        </w:tc>
        <w:tc>
          <w:tcPr>
            <w:tcW w:w="1701" w:type="dxa"/>
          </w:tcPr>
          <w:p w14:paraId="436D5D80"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u w:val="single"/>
                <w:lang w:val="en-GB"/>
              </w:rPr>
              <w:t>Clarithromycin</w:t>
            </w:r>
            <w:r w:rsidRPr="00F3555A">
              <w:rPr>
                <w:rFonts w:ascii="Times New Roman" w:eastAsia="Times New Roman" w:hAnsi="Times New Roman" w:cs="Times New Roman"/>
                <w:sz w:val="20"/>
                <w:szCs w:val="20"/>
                <w:lang w:val="en-GB"/>
              </w:rPr>
              <w:t xml:space="preserve">, and </w:t>
            </w:r>
            <w:r w:rsidRPr="00F3555A">
              <w:rPr>
                <w:rFonts w:ascii="Times New Roman" w:eastAsia="Times New Roman" w:hAnsi="Times New Roman" w:cs="Times New Roman"/>
                <w:sz w:val="20"/>
                <w:szCs w:val="20"/>
                <w:u w:val="single"/>
                <w:lang w:val="en-GB"/>
              </w:rPr>
              <w:t>amoxycillin</w:t>
            </w:r>
          </w:p>
        </w:tc>
        <w:tc>
          <w:tcPr>
            <w:tcW w:w="1500" w:type="dxa"/>
          </w:tcPr>
          <w:p w14:paraId="55A8D23D"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no</w:t>
            </w:r>
          </w:p>
          <w:p w14:paraId="489646BA"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p>
        </w:tc>
        <w:tc>
          <w:tcPr>
            <w:tcW w:w="3036" w:type="dxa"/>
          </w:tcPr>
          <w:p w14:paraId="48241BDF" w14:textId="77777777" w:rsidR="00560817" w:rsidRPr="00F3555A" w:rsidRDefault="00560817" w:rsidP="0056081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rPr>
            </w:pPr>
            <w:r w:rsidRPr="00F3555A">
              <w:rPr>
                <w:rFonts w:ascii="Times New Roman" w:eastAsia="Times New Roman" w:hAnsi="Times New Roman" w:cs="Times New Roman"/>
                <w:sz w:val="20"/>
                <w:szCs w:val="20"/>
                <w:lang w:val="en-GB"/>
              </w:rPr>
              <w:t>-</w:t>
            </w:r>
          </w:p>
        </w:tc>
      </w:tr>
    </w:tbl>
    <w:p w14:paraId="494B5027" w14:textId="77777777" w:rsidR="00560817" w:rsidRPr="00F649EE" w:rsidRDefault="00560817" w:rsidP="00560817">
      <w:pPr>
        <w:keepNext/>
        <w:pBdr>
          <w:top w:val="nil"/>
          <w:left w:val="nil"/>
          <w:bottom w:val="nil"/>
          <w:right w:val="nil"/>
          <w:between w:val="nil"/>
        </w:pBdr>
        <w:spacing w:before="240" w:after="60"/>
        <w:contextualSpacing/>
        <w:rPr>
          <w:rFonts w:ascii="Arial" w:hAnsi="Arial" w:cs="Arial"/>
          <w:b/>
          <w:color w:val="000000"/>
          <w:sz w:val="20"/>
          <w:szCs w:val="20"/>
        </w:rPr>
      </w:pPr>
    </w:p>
    <w:p w14:paraId="01AFC69B" w14:textId="77777777" w:rsidR="00AA01E3" w:rsidRDefault="00AA01E3"/>
    <w:p w14:paraId="1EE13C55" w14:textId="68605120" w:rsidR="00AA01E3" w:rsidRPr="00AA01E3" w:rsidRDefault="00AA01E3">
      <w:pPr>
        <w:rPr>
          <w:b/>
        </w:rPr>
      </w:pPr>
      <w:r w:rsidRPr="00AA01E3">
        <w:rPr>
          <w:b/>
        </w:rPr>
        <w:t>References</w:t>
      </w:r>
    </w:p>
    <w:p w14:paraId="418B38D9" w14:textId="77777777" w:rsidR="00235897" w:rsidRPr="00235897" w:rsidRDefault="00AA01E3" w:rsidP="00235897">
      <w:pPr>
        <w:pStyle w:val="EndNoteBibliography"/>
        <w:spacing w:after="0"/>
        <w:rPr>
          <w:noProof/>
        </w:rPr>
      </w:pPr>
      <w:r>
        <w:fldChar w:fldCharType="begin"/>
      </w:r>
      <w:r>
        <w:instrText xml:space="preserve"> ADDIN EN.REFLIST </w:instrText>
      </w:r>
      <w:r>
        <w:fldChar w:fldCharType="separate"/>
      </w:r>
      <w:r w:rsidR="00235897" w:rsidRPr="00235897">
        <w:rPr>
          <w:noProof/>
        </w:rPr>
        <w:t xml:space="preserve">Bender, J.F., Schimpff, S.C., Young, V.M., Fortner, C.L., Brouillet, M.D., Love, L.J., and Wiernik, P.H. (1979). Role of vancomycin as a component of oral nonabsorbable antibiotics for microbial suppression in leukemic patients. Antimicrobial agents and chemotherapy </w:t>
      </w:r>
      <w:r w:rsidR="00235897" w:rsidRPr="00235897">
        <w:rPr>
          <w:i/>
          <w:noProof/>
        </w:rPr>
        <w:t>15</w:t>
      </w:r>
      <w:r w:rsidR="00235897" w:rsidRPr="00235897">
        <w:rPr>
          <w:noProof/>
        </w:rPr>
        <w:t>, 455‐460.</w:t>
      </w:r>
    </w:p>
    <w:p w14:paraId="479D97AF" w14:textId="77777777" w:rsidR="00235897" w:rsidRPr="00235897" w:rsidRDefault="00235897" w:rsidP="00235897">
      <w:pPr>
        <w:pStyle w:val="EndNoteBibliography"/>
        <w:spacing w:after="0"/>
        <w:rPr>
          <w:noProof/>
        </w:rPr>
      </w:pPr>
      <w:r w:rsidRPr="00235897">
        <w:rPr>
          <w:noProof/>
        </w:rPr>
        <w:t xml:space="preserve">Black, R.E., Levine, M.M., Clements, M.L., Cisneros, L., and Daya, V. (1982). Treatment of experimentally induced enterotoxigenic Escherichia coli diarrhea with trimethoprim, trimethoprim-sulfamethoxazole, or placebo. Reviews of infectious diseases </w:t>
      </w:r>
      <w:r w:rsidRPr="00235897">
        <w:rPr>
          <w:i/>
          <w:noProof/>
        </w:rPr>
        <w:t>4</w:t>
      </w:r>
      <w:r w:rsidRPr="00235897">
        <w:rPr>
          <w:noProof/>
        </w:rPr>
        <w:t>, 540‐545.</w:t>
      </w:r>
    </w:p>
    <w:p w14:paraId="6486D3E1" w14:textId="77777777" w:rsidR="00235897" w:rsidRPr="00235897" w:rsidRDefault="00235897" w:rsidP="00235897">
      <w:pPr>
        <w:pStyle w:val="EndNoteBibliography"/>
        <w:spacing w:after="0"/>
        <w:rPr>
          <w:noProof/>
        </w:rPr>
      </w:pPr>
      <w:r w:rsidRPr="00235897">
        <w:rPr>
          <w:noProof/>
        </w:rPr>
        <w:t xml:space="preserve">Chaisson, R.E., Keiser, P., Pierce, M., Fessel, W.J., Ruskin, J., Lahart, C., Benson, C.A., Meek, K., Siepman, N., and Craft, J.C. (1997). Clarithromycin and ethambutol with or without clofazimine for the treatment of bacteremic Mycobacterium avium complex disease in patients with HIV infection. AIDS (london, england) </w:t>
      </w:r>
      <w:r w:rsidRPr="00235897">
        <w:rPr>
          <w:i/>
          <w:noProof/>
        </w:rPr>
        <w:t>11</w:t>
      </w:r>
      <w:r w:rsidRPr="00235897">
        <w:rPr>
          <w:noProof/>
        </w:rPr>
        <w:t>, 311‐317.</w:t>
      </w:r>
    </w:p>
    <w:p w14:paraId="5D6ED729" w14:textId="77777777" w:rsidR="00235897" w:rsidRPr="00235897" w:rsidRDefault="00235897" w:rsidP="00235897">
      <w:pPr>
        <w:pStyle w:val="EndNoteBibliography"/>
        <w:spacing w:after="0"/>
        <w:rPr>
          <w:noProof/>
        </w:rPr>
      </w:pPr>
      <w:r w:rsidRPr="00235897">
        <w:rPr>
          <w:noProof/>
        </w:rPr>
        <w:t xml:space="preserve">Cometta, A., Baumgartner, J.D., Lew, D., Zimmerli, W., Pittet, D., Chopart, P., Schaad, U., Herter, C., Eggimann, P., and Huber, O. (1994). Prospective randomized comparison of imipenem monotherapy with imipenem plus netilmicin for treatment of severe infections in nonneutropenic patients. Antimicrobial agents and chemotherapy </w:t>
      </w:r>
      <w:r w:rsidRPr="00235897">
        <w:rPr>
          <w:i/>
          <w:noProof/>
        </w:rPr>
        <w:t>38</w:t>
      </w:r>
      <w:r w:rsidRPr="00235897">
        <w:rPr>
          <w:noProof/>
        </w:rPr>
        <w:t>, 1309‐1313.</w:t>
      </w:r>
    </w:p>
    <w:p w14:paraId="4D955275" w14:textId="77777777" w:rsidR="00235897" w:rsidRPr="00235897" w:rsidRDefault="00235897" w:rsidP="00235897">
      <w:pPr>
        <w:pStyle w:val="EndNoteBibliography"/>
        <w:spacing w:after="0"/>
        <w:rPr>
          <w:noProof/>
        </w:rPr>
      </w:pPr>
      <w:r w:rsidRPr="00235897">
        <w:rPr>
          <w:noProof/>
        </w:rPr>
        <w:t xml:space="preserve">Dawson, R., Diacon, A.H., Everitt, D., van Niekerk, C., Donald, P.R., Burger, D.A., Schall, R., Spigelman, M., Conradie, A., Eisenach, K., and et al. (2015). Efficiency and safety of the combination of moxifloxacin, pretomanid (PA-824), and pyrazinamide during the first 8 weeks of antituberculosis treatment: a </w:t>
      </w:r>
      <w:r w:rsidRPr="00235897">
        <w:rPr>
          <w:noProof/>
        </w:rPr>
        <w:lastRenderedPageBreak/>
        <w:t xml:space="preserve">phase 2b, open-label, partly randomised trial in patients with drug-susceptible or drug-resistant pulmonary tuberculosis. Lancet (london, england) </w:t>
      </w:r>
      <w:r w:rsidRPr="00235897">
        <w:rPr>
          <w:i/>
          <w:noProof/>
        </w:rPr>
        <w:t>385</w:t>
      </w:r>
      <w:r w:rsidRPr="00235897">
        <w:rPr>
          <w:noProof/>
        </w:rPr>
        <w:t>, 1738‐1747. 10.1016/s0140-6736(14)62002-x.</w:t>
      </w:r>
    </w:p>
    <w:p w14:paraId="5B5EDF4E" w14:textId="77777777" w:rsidR="00235897" w:rsidRPr="00E235AD" w:rsidRDefault="00235897" w:rsidP="00235897">
      <w:pPr>
        <w:pStyle w:val="EndNoteBibliography"/>
        <w:spacing w:after="0"/>
        <w:rPr>
          <w:noProof/>
          <w:lang w:val="de-DE"/>
        </w:rPr>
      </w:pPr>
      <w:r w:rsidRPr="00235897">
        <w:rPr>
          <w:noProof/>
        </w:rPr>
        <w:t xml:space="preserve">Dekker, A.W., Rozenberg-Arska, M., and Verhoef, J. (1987). Infection prophylaxis in acute leukemia: a comparison of ciprofloxacin with trimethoprim-sulfamethoxazole and colistin. </w:t>
      </w:r>
      <w:r w:rsidRPr="00E235AD">
        <w:rPr>
          <w:noProof/>
          <w:lang w:val="de-DE"/>
        </w:rPr>
        <w:t xml:space="preserve">Annals of internal medicine </w:t>
      </w:r>
      <w:r w:rsidRPr="00E235AD">
        <w:rPr>
          <w:i/>
          <w:noProof/>
          <w:lang w:val="de-DE"/>
        </w:rPr>
        <w:t>106</w:t>
      </w:r>
      <w:r w:rsidRPr="00E235AD">
        <w:rPr>
          <w:noProof/>
          <w:lang w:val="de-DE"/>
        </w:rPr>
        <w:t>, 7‐11.</w:t>
      </w:r>
    </w:p>
    <w:p w14:paraId="03144A00" w14:textId="77777777" w:rsidR="00235897" w:rsidRPr="00235897" w:rsidRDefault="00235897" w:rsidP="00235897">
      <w:pPr>
        <w:pStyle w:val="EndNoteBibliography"/>
        <w:spacing w:after="0"/>
        <w:rPr>
          <w:noProof/>
        </w:rPr>
      </w:pPr>
      <w:r w:rsidRPr="00E235AD">
        <w:rPr>
          <w:noProof/>
          <w:lang w:val="de-DE"/>
        </w:rPr>
        <w:t xml:space="preserve">Dickstein, Y., Lellouche, J., Schwartz, D., Nutman, A., Rakovitsky, N., Dishon Benattar, Y., Altunin, S., Bernardo, M., Iossa, D., Durante-Mangoni, E., et al. </w:t>
      </w:r>
      <w:r w:rsidRPr="00235897">
        <w:rPr>
          <w:noProof/>
        </w:rPr>
        <w:t>(2020). Colistin Resistance Development Following Colistin-Meropenem Combination Therapy vs. Colistin Monotherapy in Patients with Infections Caused by Carbapenem-Resistant Organisms. Clinical infectious diseases : an official publication of the Infectious Diseases Society of America. 10.1093/cid/ciz1146.</w:t>
      </w:r>
    </w:p>
    <w:p w14:paraId="20BC4A8A" w14:textId="77777777" w:rsidR="00235897" w:rsidRPr="00235897" w:rsidRDefault="00235897" w:rsidP="00235897">
      <w:pPr>
        <w:pStyle w:val="EndNoteBibliography"/>
        <w:spacing w:after="0"/>
        <w:rPr>
          <w:noProof/>
        </w:rPr>
      </w:pPr>
      <w:r w:rsidRPr="00235897">
        <w:rPr>
          <w:noProof/>
        </w:rPr>
        <w:t xml:space="preserve">Dubé, M.P., Sattler, F.R., Torriani, F.J., See, D., Havlir, D.V., Kemper, C.A., Dezfuli, M.G., Bozzette, S.A., Bartok, A.E., Leedom, J.M., et al. (1997). A randomized evaluation of ethambutol for prevention of relapse and drug resistance during treatment of Mycobacterium avium complex bacteremia with clarithromycin-based combination therapy. Journal of Infectious Diseases </w:t>
      </w:r>
      <w:r w:rsidRPr="00235897">
        <w:rPr>
          <w:i/>
          <w:noProof/>
        </w:rPr>
        <w:t>176</w:t>
      </w:r>
      <w:r w:rsidRPr="00235897">
        <w:rPr>
          <w:noProof/>
        </w:rPr>
        <w:t>, 1225-1232.</w:t>
      </w:r>
    </w:p>
    <w:p w14:paraId="70D7BC0F" w14:textId="77777777" w:rsidR="00235897" w:rsidRPr="00235897" w:rsidRDefault="00235897" w:rsidP="00235897">
      <w:pPr>
        <w:pStyle w:val="EndNoteBibliography"/>
        <w:spacing w:after="0"/>
        <w:rPr>
          <w:noProof/>
        </w:rPr>
      </w:pPr>
      <w:r w:rsidRPr="00235897">
        <w:rPr>
          <w:noProof/>
        </w:rPr>
        <w:t xml:space="preserve">Durante-Mangoni, E., Signoriello, G., Andini, R., Mattei, A., De Cristoforo, M., Murino, P., Bassetti, M., Malacarne, P., Petrosillo, N., Galdieri, N., and et al. (2013). Colistin and rifampicin compared with colistin alone for the treatment of serious infections due to extensively drug-resistant Acinetobacter baumannii: a multicenter, randomized clinical trial. Clinical infectious diseases </w:t>
      </w:r>
      <w:r w:rsidRPr="00235897">
        <w:rPr>
          <w:i/>
          <w:noProof/>
        </w:rPr>
        <w:t>57</w:t>
      </w:r>
      <w:r w:rsidRPr="00235897">
        <w:rPr>
          <w:noProof/>
        </w:rPr>
        <w:t>, 349‐358. 10.1093/cid/cit253.</w:t>
      </w:r>
    </w:p>
    <w:p w14:paraId="5A702D04" w14:textId="77777777" w:rsidR="00235897" w:rsidRPr="00235897" w:rsidRDefault="00235897" w:rsidP="00235897">
      <w:pPr>
        <w:pStyle w:val="EndNoteBibliography"/>
        <w:spacing w:after="0"/>
        <w:rPr>
          <w:noProof/>
        </w:rPr>
      </w:pPr>
      <w:r w:rsidRPr="00235897">
        <w:rPr>
          <w:noProof/>
        </w:rPr>
        <w:t xml:space="preserve">Fournier, S., Burguière, A.M., Flahault, A., Vincent, V., Treilhou, M.P., and Eliaszewicz, M. (1999). Effect of adding clofazimine to combined clarithromycin-ethambutol therapy for Mycobacterium avium complex septicemia in AIDS patients. European journal of clinical microbiology &amp; infectious diseases </w:t>
      </w:r>
      <w:r w:rsidRPr="00235897">
        <w:rPr>
          <w:i/>
          <w:noProof/>
        </w:rPr>
        <w:t>18</w:t>
      </w:r>
      <w:r w:rsidRPr="00235897">
        <w:rPr>
          <w:noProof/>
        </w:rPr>
        <w:t>, 16‐22.</w:t>
      </w:r>
    </w:p>
    <w:p w14:paraId="6CA30EB4" w14:textId="77777777" w:rsidR="00235897" w:rsidRPr="00235897" w:rsidRDefault="00235897" w:rsidP="00235897">
      <w:pPr>
        <w:pStyle w:val="EndNoteBibliography"/>
        <w:spacing w:after="0"/>
        <w:rPr>
          <w:noProof/>
        </w:rPr>
      </w:pPr>
      <w:r w:rsidRPr="00235897">
        <w:rPr>
          <w:noProof/>
        </w:rPr>
        <w:t xml:space="preserve">Gerecht, W.B., Henry, N.K., Hoffman, W.W., Muller, S.M., LaRusso, N.F., Rosenblatt, J.E., and Wilson, W.R. (1989). Prospective randomized comparison of mezlocillin therapy alone with combined ampicillin and gentamicin therapy for patients with cholangitis. Archives of internal medicine </w:t>
      </w:r>
      <w:r w:rsidRPr="00235897">
        <w:rPr>
          <w:i/>
          <w:noProof/>
        </w:rPr>
        <w:t>149</w:t>
      </w:r>
      <w:r w:rsidRPr="00235897">
        <w:rPr>
          <w:noProof/>
        </w:rPr>
        <w:t>, 1279‐1284.</w:t>
      </w:r>
    </w:p>
    <w:p w14:paraId="1984FA66" w14:textId="77777777" w:rsidR="00235897" w:rsidRPr="00235897" w:rsidRDefault="00235897" w:rsidP="00235897">
      <w:pPr>
        <w:pStyle w:val="EndNoteBibliography"/>
        <w:spacing w:after="0"/>
        <w:rPr>
          <w:noProof/>
        </w:rPr>
      </w:pPr>
      <w:r w:rsidRPr="00235897">
        <w:rPr>
          <w:noProof/>
        </w:rPr>
        <w:t xml:space="preserve">Gibson, J., Date, L., Joshua, D.E., Young, G.A., Wilson, A., Benn, R., Benson, W., Iland, H., Vincent, P.C., and Kronenberg, H. (1989). A randomised trial of empirical antibiotic therapy in febrile neutropenic patients with hematological disorders: ceftazidime versus azlocillin plus amikacin. Australian and new zealand journal of medicine </w:t>
      </w:r>
      <w:r w:rsidRPr="00235897">
        <w:rPr>
          <w:i/>
          <w:noProof/>
        </w:rPr>
        <w:t>19</w:t>
      </w:r>
      <w:r w:rsidRPr="00235897">
        <w:rPr>
          <w:noProof/>
        </w:rPr>
        <w:t>, 417‐425.</w:t>
      </w:r>
    </w:p>
    <w:p w14:paraId="65FA4530" w14:textId="77777777" w:rsidR="00235897" w:rsidRPr="00235897" w:rsidRDefault="00235897" w:rsidP="00235897">
      <w:pPr>
        <w:pStyle w:val="EndNoteBibliography"/>
        <w:spacing w:after="0"/>
        <w:rPr>
          <w:noProof/>
        </w:rPr>
      </w:pPr>
      <w:r w:rsidRPr="00235897">
        <w:rPr>
          <w:noProof/>
        </w:rPr>
        <w:t xml:space="preserve">Haase, D.A., Harding, G.K., Thomson, M.J., Kennedy, J.K., Urias, B.A., and Ronald, A.R. (1984). Comparative trial of norfloxacin and trimethoprim-sulfamethoxazole in the treatment of women with localized, acute, symptomatic urinary tract infections and antimicrobial effect on periurethral and fecal microflora. Antimicrobial agents and chemotherapy </w:t>
      </w:r>
      <w:r w:rsidRPr="00235897">
        <w:rPr>
          <w:i/>
          <w:noProof/>
        </w:rPr>
        <w:t>26</w:t>
      </w:r>
      <w:r w:rsidRPr="00235897">
        <w:rPr>
          <w:noProof/>
        </w:rPr>
        <w:t>, 481‐484.</w:t>
      </w:r>
    </w:p>
    <w:p w14:paraId="11B14523" w14:textId="77777777" w:rsidR="00235897" w:rsidRPr="00235897" w:rsidRDefault="00235897" w:rsidP="00235897">
      <w:pPr>
        <w:pStyle w:val="EndNoteBibliography"/>
        <w:spacing w:after="0"/>
        <w:rPr>
          <w:noProof/>
        </w:rPr>
      </w:pPr>
      <w:r w:rsidRPr="00235897">
        <w:rPr>
          <w:noProof/>
        </w:rPr>
        <w:t xml:space="preserve">Harbarth, S., von Dach, E., Pagani, L., Macedo-Vinas, M., Huttner, B., Olearo, F., Emonet, S., and Uçkay, I. (2015). Randomized non-inferiority trial to compare trimethoprim/sulfamethoxazole plus rifampicin versus linezolid for the treatment of MRSA infection. Journal of antimicrobial chemotherapy </w:t>
      </w:r>
      <w:r w:rsidRPr="00235897">
        <w:rPr>
          <w:i/>
          <w:noProof/>
        </w:rPr>
        <w:t>70</w:t>
      </w:r>
      <w:r w:rsidRPr="00235897">
        <w:rPr>
          <w:noProof/>
        </w:rPr>
        <w:t>, 264‐272. 10.1093/jac/dku352.</w:t>
      </w:r>
    </w:p>
    <w:p w14:paraId="294AFB48" w14:textId="77777777" w:rsidR="00235897" w:rsidRPr="00235897" w:rsidRDefault="00235897" w:rsidP="00235897">
      <w:pPr>
        <w:pStyle w:val="EndNoteBibliography"/>
        <w:spacing w:after="0"/>
        <w:rPr>
          <w:noProof/>
        </w:rPr>
      </w:pPr>
      <w:r w:rsidRPr="00235897">
        <w:rPr>
          <w:noProof/>
        </w:rPr>
        <w:t xml:space="preserve">Hodson, M.E., Roberts, C.M., Butland, R.J., Smith, M.J., and Batten, J.C. (1987). Oral ciprofloxacin compared with conventional intravenous treatment for Pseudomonas aeruginosa infection in adults with cystic fibrosis. Lancet (london, england) </w:t>
      </w:r>
      <w:r w:rsidRPr="00235897">
        <w:rPr>
          <w:i/>
          <w:noProof/>
        </w:rPr>
        <w:t>1</w:t>
      </w:r>
      <w:r w:rsidRPr="00235897">
        <w:rPr>
          <w:noProof/>
        </w:rPr>
        <w:t>, 235‐237.</w:t>
      </w:r>
    </w:p>
    <w:p w14:paraId="0A5CC4A5" w14:textId="77777777" w:rsidR="00235897" w:rsidRPr="00235897" w:rsidRDefault="00235897" w:rsidP="00235897">
      <w:pPr>
        <w:pStyle w:val="EndNoteBibliography"/>
        <w:spacing w:after="0"/>
        <w:rPr>
          <w:noProof/>
        </w:rPr>
      </w:pPr>
      <w:r w:rsidRPr="00235897">
        <w:rPr>
          <w:noProof/>
        </w:rPr>
        <w:t xml:space="preserve">Hoepelman, I.M., Rozenberg-Arska, M., and Verhoef, J. (1988). Comparative study of ceftriaxone monotherapy versus a combination regimen of cefuroxime plus gentamicin for treatment of serious bacterial infections: the efficacy, safety and effect on fecal flora. Chemotherapy </w:t>
      </w:r>
      <w:r w:rsidRPr="00235897">
        <w:rPr>
          <w:i/>
          <w:noProof/>
        </w:rPr>
        <w:t>34 Suppl 1</w:t>
      </w:r>
      <w:r w:rsidRPr="00235897">
        <w:rPr>
          <w:noProof/>
        </w:rPr>
        <w:t>, 21‐29. 10.1159/000238643.</w:t>
      </w:r>
    </w:p>
    <w:p w14:paraId="704E6288" w14:textId="77777777" w:rsidR="00235897" w:rsidRPr="00235897" w:rsidRDefault="00235897" w:rsidP="00235897">
      <w:pPr>
        <w:pStyle w:val="EndNoteBibliography"/>
        <w:spacing w:after="0"/>
        <w:rPr>
          <w:noProof/>
        </w:rPr>
      </w:pPr>
      <w:r w:rsidRPr="00235897">
        <w:rPr>
          <w:noProof/>
        </w:rPr>
        <w:lastRenderedPageBreak/>
        <w:t xml:space="preserve">Hultén, K., Jaup, B., Stenquist, B., and Engstrand, L. (1997). Combination treatment with ranitidine is highly efficient against Helicobacter pylori despite negative impact of macrolide resistance. Helicobacter </w:t>
      </w:r>
      <w:r w:rsidRPr="00235897">
        <w:rPr>
          <w:i/>
          <w:noProof/>
        </w:rPr>
        <w:t>2</w:t>
      </w:r>
      <w:r w:rsidRPr="00235897">
        <w:rPr>
          <w:noProof/>
        </w:rPr>
        <w:t>, 188‐193.</w:t>
      </w:r>
    </w:p>
    <w:p w14:paraId="3C53F954" w14:textId="77777777" w:rsidR="00235897" w:rsidRPr="00235897" w:rsidRDefault="00235897" w:rsidP="00235897">
      <w:pPr>
        <w:pStyle w:val="EndNoteBibliography"/>
        <w:spacing w:after="0"/>
        <w:rPr>
          <w:noProof/>
        </w:rPr>
      </w:pPr>
      <w:r w:rsidRPr="00235897">
        <w:rPr>
          <w:noProof/>
        </w:rPr>
        <w:t xml:space="preserve">Iravani, A., Richard, G.A., Baer, H., and Fennell, R. (1981). Comparative efficacy and safety of nalidixic acid versus trimethoprim/sulfamethoxazole in treatment of acute urinary tract infections in college-age women. Antimicrobial agents and chemotherapy </w:t>
      </w:r>
      <w:r w:rsidRPr="00235897">
        <w:rPr>
          <w:i/>
          <w:noProof/>
        </w:rPr>
        <w:t>19</w:t>
      </w:r>
      <w:r w:rsidRPr="00235897">
        <w:rPr>
          <w:noProof/>
        </w:rPr>
        <w:t>, 598‐604.</w:t>
      </w:r>
    </w:p>
    <w:p w14:paraId="592D837C" w14:textId="77777777" w:rsidR="00235897" w:rsidRPr="00235897" w:rsidRDefault="00235897" w:rsidP="00235897">
      <w:pPr>
        <w:pStyle w:val="EndNoteBibliography"/>
        <w:spacing w:after="0"/>
        <w:rPr>
          <w:noProof/>
        </w:rPr>
      </w:pPr>
      <w:r w:rsidRPr="00235897">
        <w:rPr>
          <w:noProof/>
        </w:rPr>
        <w:t xml:space="preserve">Jacobs, R.F., Vats, T.S., Pappa, K.A., Chaudhary, S., Kletzel, M., and Becton, D.L. (1993). Ceftazidime versus ceftazidime plus tobramycin in febrile neutropenic children. Infection </w:t>
      </w:r>
      <w:r w:rsidRPr="00235897">
        <w:rPr>
          <w:i/>
          <w:noProof/>
        </w:rPr>
        <w:t>21</w:t>
      </w:r>
      <w:r w:rsidRPr="00235897">
        <w:rPr>
          <w:noProof/>
        </w:rPr>
        <w:t>, 223‐228.</w:t>
      </w:r>
    </w:p>
    <w:p w14:paraId="244D5DD8" w14:textId="77777777" w:rsidR="00235897" w:rsidRPr="00235897" w:rsidRDefault="00235897" w:rsidP="00235897">
      <w:pPr>
        <w:pStyle w:val="EndNoteBibliography"/>
        <w:spacing w:after="0"/>
        <w:rPr>
          <w:noProof/>
        </w:rPr>
      </w:pPr>
      <w:r w:rsidRPr="00235897">
        <w:rPr>
          <w:noProof/>
        </w:rPr>
        <w:t xml:space="preserve">Jo, J.H., Harkins, C.P., Schwardt, N.H., Portillo, J.A., Zimmerman, M.D., Carter, C.L., Hossen, M.A., Peer, C.J., Polley, E.C., Dartois, V., et al. (2021). Alterations of human skin microbiome and expansion of antimicrobial resistance after systemic antibiotics. Sci Transl Med </w:t>
      </w:r>
      <w:r w:rsidRPr="00235897">
        <w:rPr>
          <w:i/>
          <w:noProof/>
        </w:rPr>
        <w:t>13</w:t>
      </w:r>
      <w:r w:rsidRPr="00235897">
        <w:rPr>
          <w:noProof/>
        </w:rPr>
        <w:t>, eabd8077. 10.1126/scitranslmed.abd8077.</w:t>
      </w:r>
    </w:p>
    <w:p w14:paraId="70350785" w14:textId="77777777" w:rsidR="00235897" w:rsidRPr="00235897" w:rsidRDefault="00235897" w:rsidP="00235897">
      <w:pPr>
        <w:pStyle w:val="EndNoteBibliography"/>
        <w:spacing w:after="0"/>
        <w:rPr>
          <w:noProof/>
        </w:rPr>
      </w:pPr>
      <w:r w:rsidRPr="00235897">
        <w:rPr>
          <w:noProof/>
        </w:rPr>
        <w:t xml:space="preserve">Macnab, M.F., Bohmer, P.D., and Seager, J.R. (1994). Evaluation of the 3-drug combination, Rifater, versus 4-drug therapy in the ambulatory treatment of tuberculosis in Cape Town. South African medical journal </w:t>
      </w:r>
      <w:r w:rsidRPr="00235897">
        <w:rPr>
          <w:i/>
          <w:noProof/>
        </w:rPr>
        <w:t>84</w:t>
      </w:r>
      <w:r w:rsidRPr="00235897">
        <w:rPr>
          <w:noProof/>
        </w:rPr>
        <w:t>, 325‐328.</w:t>
      </w:r>
    </w:p>
    <w:p w14:paraId="4BAB755D" w14:textId="77777777" w:rsidR="00235897" w:rsidRPr="00235897" w:rsidRDefault="00235897" w:rsidP="00235897">
      <w:pPr>
        <w:pStyle w:val="EndNoteBibliography"/>
        <w:spacing w:after="0"/>
        <w:rPr>
          <w:noProof/>
        </w:rPr>
      </w:pPr>
      <w:r w:rsidRPr="00235897">
        <w:rPr>
          <w:noProof/>
        </w:rPr>
        <w:t xml:space="preserve">Markowitz, N., Quinn, E.L., and Saravolatz, L.D. (1992). Trimethoprim-sulfamethoxazole compared with vancomycin for the treatment of Staphylococcus aureus infection. Annals of internal medicine </w:t>
      </w:r>
      <w:r w:rsidRPr="00235897">
        <w:rPr>
          <w:i/>
          <w:noProof/>
        </w:rPr>
        <w:t>117</w:t>
      </w:r>
      <w:r w:rsidRPr="00235897">
        <w:rPr>
          <w:noProof/>
        </w:rPr>
        <w:t>, 390‐398.</w:t>
      </w:r>
    </w:p>
    <w:p w14:paraId="424ACDD7" w14:textId="77777777" w:rsidR="00235897" w:rsidRPr="00235897" w:rsidRDefault="00235897" w:rsidP="00235897">
      <w:pPr>
        <w:pStyle w:val="EndNoteBibliography"/>
        <w:spacing w:after="0"/>
        <w:rPr>
          <w:noProof/>
        </w:rPr>
      </w:pPr>
      <w:r w:rsidRPr="00235897">
        <w:rPr>
          <w:noProof/>
        </w:rPr>
        <w:t xml:space="preserve">Mavromanolakis, E., Maraki, S., Samonis, G., Tselentis, Y., and Cranidis, A. (1997). Effect of norfloxacin, trimethoprim-sulfamethoxazole and nitrofurantoin on fecal flora of women with recurrent urinary tract infections. Journal of chemotherapy (florence, italy) </w:t>
      </w:r>
      <w:r w:rsidRPr="00235897">
        <w:rPr>
          <w:i/>
          <w:noProof/>
        </w:rPr>
        <w:t>9</w:t>
      </w:r>
      <w:r w:rsidRPr="00235897">
        <w:rPr>
          <w:noProof/>
        </w:rPr>
        <w:t>, 203‐207. 10.1179/joc.1997.9.3.203.</w:t>
      </w:r>
    </w:p>
    <w:p w14:paraId="470CA88B" w14:textId="77777777" w:rsidR="00235897" w:rsidRPr="00235897" w:rsidRDefault="00235897" w:rsidP="00235897">
      <w:pPr>
        <w:pStyle w:val="EndNoteBibliography"/>
        <w:spacing w:after="0"/>
        <w:rPr>
          <w:noProof/>
        </w:rPr>
      </w:pPr>
      <w:r w:rsidRPr="00235897">
        <w:rPr>
          <w:noProof/>
        </w:rPr>
        <w:t xml:space="preserve">May, T., Brel, F., Beuscart, C., Vincent, V., Perronne, C., Doco-Lecompte, T., Saint-Marc, T., Dautzenberg, B., and Grosset, J. (1997). Comparison of combination therapy regimens for treatment of human immunodeficiency virus-infected patients with disseminated bacteremia due to Mycobacterium avium. ANRS Trial 033 Curavium Group. Agence Nationale de Recherche sur le Sida. Clinical infectious diseases </w:t>
      </w:r>
      <w:r w:rsidRPr="00235897">
        <w:rPr>
          <w:i/>
          <w:noProof/>
        </w:rPr>
        <w:t>25</w:t>
      </w:r>
      <w:r w:rsidRPr="00235897">
        <w:rPr>
          <w:noProof/>
        </w:rPr>
        <w:t>, 621‐629.</w:t>
      </w:r>
    </w:p>
    <w:p w14:paraId="778D2FB6" w14:textId="77777777" w:rsidR="00235897" w:rsidRPr="00235897" w:rsidRDefault="00235897" w:rsidP="00235897">
      <w:pPr>
        <w:pStyle w:val="EndNoteBibliography"/>
        <w:spacing w:after="0"/>
        <w:rPr>
          <w:noProof/>
        </w:rPr>
      </w:pPr>
      <w:r w:rsidRPr="00235897">
        <w:rPr>
          <w:noProof/>
        </w:rPr>
        <w:t xml:space="preserve">McCarty, J.M., Tilden, S.J., Black, P., Craft, J.C., Blumer, J., Waring, W., and Halsey, N.A. (1988). Comparison of piperacillin alone versus piperacillin plus tobramycin for treatment of respiratory infections in children with cystic fibrosis. Pediatric pulmonology </w:t>
      </w:r>
      <w:r w:rsidRPr="00235897">
        <w:rPr>
          <w:i/>
          <w:noProof/>
        </w:rPr>
        <w:t>4</w:t>
      </w:r>
      <w:r w:rsidRPr="00235897">
        <w:rPr>
          <w:noProof/>
        </w:rPr>
        <w:t>, 201‐204.</w:t>
      </w:r>
    </w:p>
    <w:p w14:paraId="3D4F6287" w14:textId="77777777" w:rsidR="00235897" w:rsidRPr="00E235AD" w:rsidRDefault="00235897" w:rsidP="00235897">
      <w:pPr>
        <w:pStyle w:val="EndNoteBibliography"/>
        <w:spacing w:after="0"/>
        <w:rPr>
          <w:noProof/>
          <w:lang w:val="de-DE"/>
        </w:rPr>
      </w:pPr>
      <w:r w:rsidRPr="00235897">
        <w:rPr>
          <w:noProof/>
        </w:rPr>
        <w:t xml:space="preserve">Menon, R., Roberts, F.E., Barr, K.W., Howard, H., Lord, V.L., Hegarty, M.A., Luxton, D.E., and Lacey, R.W. (1986). Comparison of a slow-release trimethoprim with co-trimoxazole: efficacy and selection of resistance in the Enterobacteriaceae. </w:t>
      </w:r>
      <w:r w:rsidRPr="00E235AD">
        <w:rPr>
          <w:noProof/>
          <w:lang w:val="de-DE"/>
        </w:rPr>
        <w:t xml:space="preserve">Journal of antimicrobial chemotherapy </w:t>
      </w:r>
      <w:r w:rsidRPr="00E235AD">
        <w:rPr>
          <w:i/>
          <w:noProof/>
          <w:lang w:val="de-DE"/>
        </w:rPr>
        <w:t>18</w:t>
      </w:r>
      <w:r w:rsidRPr="00E235AD">
        <w:rPr>
          <w:noProof/>
          <w:lang w:val="de-DE"/>
        </w:rPr>
        <w:t>, 415‐420.</w:t>
      </w:r>
    </w:p>
    <w:p w14:paraId="42A2EE3F" w14:textId="77777777" w:rsidR="00235897" w:rsidRPr="00235897" w:rsidRDefault="00235897" w:rsidP="00235897">
      <w:pPr>
        <w:pStyle w:val="EndNoteBibliography"/>
        <w:spacing w:after="0"/>
        <w:rPr>
          <w:noProof/>
        </w:rPr>
      </w:pPr>
      <w:r w:rsidRPr="00E235AD">
        <w:rPr>
          <w:noProof/>
          <w:lang w:val="de-DE"/>
        </w:rPr>
        <w:t xml:space="preserve">Miehlke, S., Meining, A., Lehn, N., Höchter, W., Weingart, J., Simon, T., Krämer, W., Klann, H., Bolle, K., Sommer, A., and et al. </w:t>
      </w:r>
      <w:r w:rsidRPr="00235897">
        <w:rPr>
          <w:noProof/>
        </w:rPr>
        <w:t xml:space="preserve">(1998). Comparison of omeprazole, metronidazole and clarithromycin with omeprazole/amoxicillin dual-therapy for the cure of Helicobacter pylori infection. Digestion </w:t>
      </w:r>
      <w:r w:rsidRPr="00235897">
        <w:rPr>
          <w:i/>
          <w:noProof/>
        </w:rPr>
        <w:t>59</w:t>
      </w:r>
      <w:r w:rsidRPr="00235897">
        <w:rPr>
          <w:noProof/>
        </w:rPr>
        <w:t>, 646‐650. 10.1159/000007569.</w:t>
      </w:r>
    </w:p>
    <w:p w14:paraId="2BAA83A1" w14:textId="77777777" w:rsidR="00235897" w:rsidRPr="00235897" w:rsidRDefault="00235897" w:rsidP="00235897">
      <w:pPr>
        <w:pStyle w:val="EndNoteBibliography"/>
        <w:spacing w:after="0"/>
        <w:rPr>
          <w:noProof/>
        </w:rPr>
      </w:pPr>
      <w:r w:rsidRPr="00235897">
        <w:rPr>
          <w:noProof/>
        </w:rPr>
        <w:t xml:space="preserve">Parras, F., Guerrero, M.C., Bouza, E., Blázquez, M.J., Moreno, S., Menarguez, M.C., and Cercenado, E. (1995). Comparative study of mupirocin and oral co-trimoxazole plus topical fusidic acid in eradication of nasal carriage of methicillin-resistant Staphylococcus aureus. Antimicrobial agents and chemotherapy </w:t>
      </w:r>
      <w:r w:rsidRPr="00235897">
        <w:rPr>
          <w:i/>
          <w:noProof/>
        </w:rPr>
        <w:t>39</w:t>
      </w:r>
      <w:r w:rsidRPr="00235897">
        <w:rPr>
          <w:noProof/>
        </w:rPr>
        <w:t>, 175‐179.</w:t>
      </w:r>
    </w:p>
    <w:p w14:paraId="45AED5C7" w14:textId="77777777" w:rsidR="00235897" w:rsidRPr="00235897" w:rsidRDefault="00235897" w:rsidP="00235897">
      <w:pPr>
        <w:pStyle w:val="EndNoteBibliography"/>
        <w:spacing w:after="0"/>
        <w:rPr>
          <w:noProof/>
        </w:rPr>
      </w:pPr>
      <w:r w:rsidRPr="00235897">
        <w:rPr>
          <w:noProof/>
        </w:rPr>
        <w:t xml:space="preserve">Parry, C.M., Ho, V.A., Phuong le, T., Bay, P.V., Lanh, M.N., Tung le, T., Tham, N.T., Wain, J., Hien, T.T., and Farrar, J.J. (2007). Randomized controlled comparison of ofloxacin, azithromycin, and an ofloxacin-azithromycin combination for treatment of multidrug-resistant and nalidixic acid-resistant typhoid fever. Antimicrobial agents and chemotherapy </w:t>
      </w:r>
      <w:r w:rsidRPr="00235897">
        <w:rPr>
          <w:i/>
          <w:noProof/>
        </w:rPr>
        <w:t>51</w:t>
      </w:r>
      <w:r w:rsidRPr="00235897">
        <w:rPr>
          <w:noProof/>
        </w:rPr>
        <w:t>, 819‐825. 10.1128/aac.00447-06.</w:t>
      </w:r>
    </w:p>
    <w:p w14:paraId="51EB3304" w14:textId="77777777" w:rsidR="00235897" w:rsidRPr="00E235AD" w:rsidRDefault="00235897" w:rsidP="00235897">
      <w:pPr>
        <w:pStyle w:val="EndNoteBibliography"/>
        <w:spacing w:after="0"/>
        <w:rPr>
          <w:noProof/>
          <w:lang w:val="de-DE"/>
        </w:rPr>
      </w:pPr>
      <w:r w:rsidRPr="00235897">
        <w:rPr>
          <w:noProof/>
        </w:rPr>
        <w:t xml:space="preserve">Parry, M.F., Neu, H.C., Merlino, M., Gaerlan, P.F., Ores, C.N., and Denning, C.R. (1977). Treatment of pulmonary infections in patients with cystic fibrosis: a comparative study of ticarcillin and gentamicin. </w:t>
      </w:r>
      <w:r w:rsidRPr="00E235AD">
        <w:rPr>
          <w:noProof/>
          <w:lang w:val="de-DE"/>
        </w:rPr>
        <w:t xml:space="preserve">J Pediatr </w:t>
      </w:r>
      <w:r w:rsidRPr="00E235AD">
        <w:rPr>
          <w:i/>
          <w:noProof/>
          <w:lang w:val="de-DE"/>
        </w:rPr>
        <w:t>90</w:t>
      </w:r>
      <w:r w:rsidRPr="00E235AD">
        <w:rPr>
          <w:noProof/>
          <w:lang w:val="de-DE"/>
        </w:rPr>
        <w:t>, 144-148.</w:t>
      </w:r>
    </w:p>
    <w:p w14:paraId="442EF1E8" w14:textId="77777777" w:rsidR="00235897" w:rsidRPr="00235897" w:rsidRDefault="00235897" w:rsidP="00235897">
      <w:pPr>
        <w:pStyle w:val="EndNoteBibliography"/>
        <w:spacing w:after="0"/>
        <w:rPr>
          <w:noProof/>
        </w:rPr>
      </w:pPr>
      <w:r w:rsidRPr="00E235AD">
        <w:rPr>
          <w:noProof/>
          <w:lang w:val="de-DE"/>
        </w:rPr>
        <w:lastRenderedPageBreak/>
        <w:t xml:space="preserve">Paul, M., Bishara, J., Yahav, D., Goldberg, E., Neuberger, A., Ghanem-Zoubi, N., Dickstein, Y., Nseir, W., Dan, M., and Leibovici, L. (2015). </w:t>
      </w:r>
      <w:r w:rsidRPr="00235897">
        <w:rPr>
          <w:noProof/>
        </w:rPr>
        <w:t xml:space="preserve">Trimethoprim-sulfamethoxazole versus vancomycin for severe infections caused by meticillin resistant Staphylococcus aureus: randomised controlled trial. BMJ (clinical research ed.) </w:t>
      </w:r>
      <w:r w:rsidRPr="00235897">
        <w:rPr>
          <w:i/>
          <w:noProof/>
        </w:rPr>
        <w:t>350</w:t>
      </w:r>
      <w:r w:rsidRPr="00235897">
        <w:rPr>
          <w:noProof/>
        </w:rPr>
        <w:t>, h2219. 10.1136/bmj.h2219.</w:t>
      </w:r>
    </w:p>
    <w:p w14:paraId="0EC4BFA5" w14:textId="77777777" w:rsidR="00235897" w:rsidRPr="00235897" w:rsidRDefault="00235897" w:rsidP="00235897">
      <w:pPr>
        <w:pStyle w:val="EndNoteBibliography"/>
        <w:spacing w:after="0"/>
        <w:rPr>
          <w:noProof/>
        </w:rPr>
      </w:pPr>
      <w:r w:rsidRPr="00235897">
        <w:rPr>
          <w:noProof/>
        </w:rPr>
        <w:t xml:space="preserve">Pogue, J.M., Rybak, M.J., Stamper, K., Marchaim, D., Thamlikitkul, V., Carmeli, Y., Chiu, C., Daikos, G.L., Dhar, S., Mangoni, E.D., et al. (2021). Emergence of Colistin Resistance in the OVERCOME Trial: Impact of Combination Therapy with Meropenem. Open Forum Infectious Diseases </w:t>
      </w:r>
      <w:r w:rsidRPr="00235897">
        <w:rPr>
          <w:i/>
          <w:noProof/>
        </w:rPr>
        <w:t>8</w:t>
      </w:r>
      <w:r w:rsidRPr="00235897">
        <w:rPr>
          <w:noProof/>
        </w:rPr>
        <w:t>, S418-S419. 10.1093/ofid/ofab466.828.</w:t>
      </w:r>
    </w:p>
    <w:p w14:paraId="7133461D" w14:textId="77777777" w:rsidR="00235897" w:rsidRPr="00235897" w:rsidRDefault="00235897" w:rsidP="00235897">
      <w:pPr>
        <w:pStyle w:val="EndNoteBibliography"/>
        <w:spacing w:after="0"/>
        <w:rPr>
          <w:noProof/>
        </w:rPr>
      </w:pPr>
      <w:r w:rsidRPr="00235897">
        <w:rPr>
          <w:noProof/>
        </w:rPr>
        <w:t xml:space="preserve">Pujol, M., Miró, J.M., Shaw, E., Aguado, J.M., San-Juan, R., Puig-Asensio, M., Pigrau, C., Calbo, E., Montejo, M., Rodriguez-Álvarez, R., et al. (2021). Daptomycin Plus Fosfomycin Versus Daptomycin Alone for Methicillin-resistant Staphylococcus aureus Bacteremia and Endocarditis: A Randomized Clinical Trial. Clin Infect Dis </w:t>
      </w:r>
      <w:r w:rsidRPr="00235897">
        <w:rPr>
          <w:i/>
          <w:noProof/>
        </w:rPr>
        <w:t>72</w:t>
      </w:r>
      <w:r w:rsidRPr="00235897">
        <w:rPr>
          <w:noProof/>
        </w:rPr>
        <w:t>, 1517-1525. 10.1093/cid/ciaa1081.</w:t>
      </w:r>
    </w:p>
    <w:p w14:paraId="369E1F35" w14:textId="77777777" w:rsidR="00235897" w:rsidRPr="00235897" w:rsidRDefault="00235897" w:rsidP="00235897">
      <w:pPr>
        <w:pStyle w:val="EndNoteBibliography"/>
        <w:spacing w:after="0"/>
        <w:rPr>
          <w:noProof/>
        </w:rPr>
      </w:pPr>
      <w:r w:rsidRPr="00235897">
        <w:rPr>
          <w:noProof/>
        </w:rPr>
        <w:t xml:space="preserve">Rubinstein, E., Lode, H., Grassi, C., Castelo, A., Ward, K., Alanko, K., Hauck, A., Herden, A., Hoffman, P., Inthun, A., et al. (1995). Ceftazidime monotherapy vs. Ceftriaxone/tobramycin for serious hospital- acquired gram-negative infections. Clinical Infectious Diseases </w:t>
      </w:r>
      <w:r w:rsidRPr="00235897">
        <w:rPr>
          <w:i/>
          <w:noProof/>
        </w:rPr>
        <w:t>20</w:t>
      </w:r>
      <w:r w:rsidRPr="00235897">
        <w:rPr>
          <w:noProof/>
        </w:rPr>
        <w:t>, 1217-1228.</w:t>
      </w:r>
    </w:p>
    <w:p w14:paraId="2C4D275D" w14:textId="77777777" w:rsidR="00235897" w:rsidRPr="00235897" w:rsidRDefault="00235897" w:rsidP="00235897">
      <w:pPr>
        <w:pStyle w:val="EndNoteBibliography"/>
        <w:spacing w:after="0"/>
        <w:rPr>
          <w:noProof/>
        </w:rPr>
      </w:pPr>
      <w:r w:rsidRPr="00235897">
        <w:rPr>
          <w:noProof/>
        </w:rPr>
        <w:t xml:space="preserve">Schaeffer, A.J., Flynn, S., and Jones, J. (1981). Comparison of cinoxacin and trimethoprim-sulfamethoxazole in the treatment of urinary tract infections. Journal of urology </w:t>
      </w:r>
      <w:r w:rsidRPr="00235897">
        <w:rPr>
          <w:i/>
          <w:noProof/>
        </w:rPr>
        <w:t>125</w:t>
      </w:r>
      <w:r w:rsidRPr="00235897">
        <w:rPr>
          <w:noProof/>
        </w:rPr>
        <w:t>, 825‐827.</w:t>
      </w:r>
    </w:p>
    <w:p w14:paraId="4231B109" w14:textId="77777777" w:rsidR="00235897" w:rsidRPr="00235897" w:rsidRDefault="00235897" w:rsidP="00235897">
      <w:pPr>
        <w:pStyle w:val="EndNoteBibliography"/>
        <w:spacing w:after="0"/>
        <w:rPr>
          <w:noProof/>
        </w:rPr>
      </w:pPr>
      <w:r w:rsidRPr="00235897">
        <w:rPr>
          <w:noProof/>
        </w:rPr>
        <w:t xml:space="preserve">Schaeffer, A.J., and Sisney, G.A. (1985). Efficacy of norfloxacin in urinary tract infection biological effects on vaginal and fecal flora. Journal of urology </w:t>
      </w:r>
      <w:r w:rsidRPr="00235897">
        <w:rPr>
          <w:i/>
          <w:noProof/>
        </w:rPr>
        <w:t>133</w:t>
      </w:r>
      <w:r w:rsidRPr="00235897">
        <w:rPr>
          <w:noProof/>
        </w:rPr>
        <w:t>, 628‐630.</w:t>
      </w:r>
    </w:p>
    <w:p w14:paraId="12EB2F7E" w14:textId="77777777" w:rsidR="00235897" w:rsidRPr="00235897" w:rsidRDefault="00235897" w:rsidP="00235897">
      <w:pPr>
        <w:pStyle w:val="EndNoteBibliography"/>
        <w:spacing w:after="0"/>
        <w:rPr>
          <w:noProof/>
        </w:rPr>
      </w:pPr>
      <w:r w:rsidRPr="00235897">
        <w:rPr>
          <w:noProof/>
        </w:rPr>
        <w:t xml:space="preserve">Smith, A.L., Doershuk, C., Goldmann, D., Gore, E., Hilman, B., Marks, M., Moss, R., Ramsey, B., Redding, G., Rubio, T., et al. (1999). Comparison of a β-lactam alone versus β-lactam and an aminoglycoside for pulmonary exacerbation in cystic fibrosis. Journal of Pediatrics </w:t>
      </w:r>
      <w:r w:rsidRPr="00235897">
        <w:rPr>
          <w:i/>
          <w:noProof/>
        </w:rPr>
        <w:t>134</w:t>
      </w:r>
      <w:r w:rsidRPr="00235897">
        <w:rPr>
          <w:noProof/>
        </w:rPr>
        <w:t>, 413-421.</w:t>
      </w:r>
    </w:p>
    <w:p w14:paraId="7533EB01" w14:textId="77777777" w:rsidR="00235897" w:rsidRPr="00235897" w:rsidRDefault="00235897" w:rsidP="00235897">
      <w:pPr>
        <w:pStyle w:val="EndNoteBibliography"/>
        <w:spacing w:after="0"/>
        <w:rPr>
          <w:noProof/>
        </w:rPr>
      </w:pPr>
      <w:r w:rsidRPr="00235897">
        <w:rPr>
          <w:noProof/>
        </w:rPr>
        <w:t xml:space="preserve">Stack, W.A., Knifton, A., Thirlwell, D., Cockayne, A., Jenkins, D., Hawkey, C.J., and Atherton, J.C. (1998). Safety and efficacy of rabeprazole in combination with four antibiotic regimens for the eradication of Helicobacter pylori in patients with chronic gastritis with or without peptic ulceration. American journal of gastroenterology </w:t>
      </w:r>
      <w:r w:rsidRPr="00235897">
        <w:rPr>
          <w:i/>
          <w:noProof/>
        </w:rPr>
        <w:t>93</w:t>
      </w:r>
      <w:r w:rsidRPr="00235897">
        <w:rPr>
          <w:noProof/>
        </w:rPr>
        <w:t>, 1909‐1913. 10.1111/j.1572-0241.1998.00582.x.</w:t>
      </w:r>
    </w:p>
    <w:p w14:paraId="47357C58" w14:textId="77777777" w:rsidR="00235897" w:rsidRPr="00235897" w:rsidRDefault="00235897" w:rsidP="00235897">
      <w:pPr>
        <w:pStyle w:val="EndNoteBibliography"/>
        <w:spacing w:after="0"/>
        <w:rPr>
          <w:noProof/>
        </w:rPr>
      </w:pPr>
      <w:r w:rsidRPr="00235897">
        <w:rPr>
          <w:noProof/>
        </w:rPr>
        <w:t xml:space="preserve">Walsh, T.J., Standiford, H.C., Reboli, A.C., John, J.F., Mulligan, M.E., Ribner, B.S., Montgomerie, J.Z., Goetz, M.B., Mayhall, C.G., and Rimland, D. (1993). Randomized double-blinded trial of rifampin with either novobiocin or trimethoprim-sulfamethoxazole against methicillin-resistant Staphylococcus aureus colonization: prevention of antimicrobial resistance and effect of host factors on outcome. Antimicrobial agents and chemotherapy </w:t>
      </w:r>
      <w:r w:rsidRPr="00235897">
        <w:rPr>
          <w:i/>
          <w:noProof/>
        </w:rPr>
        <w:t>37</w:t>
      </w:r>
      <w:r w:rsidRPr="00235897">
        <w:rPr>
          <w:noProof/>
        </w:rPr>
        <w:t>, 1334‐1342.</w:t>
      </w:r>
    </w:p>
    <w:p w14:paraId="3D7B359A" w14:textId="77777777" w:rsidR="00235897" w:rsidRPr="00235897" w:rsidRDefault="00235897" w:rsidP="00235897">
      <w:pPr>
        <w:pStyle w:val="EndNoteBibliography"/>
        <w:spacing w:after="0"/>
        <w:rPr>
          <w:noProof/>
        </w:rPr>
      </w:pPr>
      <w:r w:rsidRPr="00235897">
        <w:rPr>
          <w:noProof/>
        </w:rPr>
        <w:t xml:space="preserve">Winston, D.J., Ho, W.G., Bruckner, D.A., Gale, R.P., and Champlin, R.E. (1990). Ofloxacin versus vancomycin/polymyxin for prevention of infections in granulocytopenic patients. American journal of medicine </w:t>
      </w:r>
      <w:r w:rsidRPr="00235897">
        <w:rPr>
          <w:i/>
          <w:noProof/>
        </w:rPr>
        <w:t>88</w:t>
      </w:r>
      <w:r w:rsidRPr="00235897">
        <w:rPr>
          <w:noProof/>
        </w:rPr>
        <w:t>, 36‐42.</w:t>
      </w:r>
    </w:p>
    <w:p w14:paraId="10836661" w14:textId="77777777" w:rsidR="00235897" w:rsidRPr="00235897" w:rsidRDefault="00235897" w:rsidP="00235897">
      <w:pPr>
        <w:pStyle w:val="EndNoteBibliography"/>
        <w:spacing w:after="0"/>
        <w:rPr>
          <w:noProof/>
        </w:rPr>
      </w:pPr>
      <w:r w:rsidRPr="00235897">
        <w:rPr>
          <w:noProof/>
        </w:rPr>
        <w:t xml:space="preserve">Winston, D.J., Ho, W.G., Nakao, S.L., Gale, R.P., and Champlin, R.E. (1986). Norfloxacin versus vancomycin/polymyxin for prevention of infections in granulocytopenic patients. Am J Med </w:t>
      </w:r>
      <w:r w:rsidRPr="00235897">
        <w:rPr>
          <w:i/>
          <w:noProof/>
        </w:rPr>
        <w:t>80</w:t>
      </w:r>
      <w:r w:rsidRPr="00235897">
        <w:rPr>
          <w:noProof/>
        </w:rPr>
        <w:t>, 884-890. 10.1016/0002-9343(86)90633-9.</w:t>
      </w:r>
    </w:p>
    <w:p w14:paraId="6316D902" w14:textId="77777777" w:rsidR="00235897" w:rsidRPr="00235897" w:rsidRDefault="00235897" w:rsidP="00235897">
      <w:pPr>
        <w:pStyle w:val="EndNoteBibliography"/>
        <w:rPr>
          <w:noProof/>
        </w:rPr>
      </w:pPr>
      <w:r w:rsidRPr="00235897">
        <w:rPr>
          <w:noProof/>
        </w:rPr>
        <w:t xml:space="preserve">Wurzer, H., Rodrigo, L., Stamler, D., Archambault, A., Rokkas, T., Skandalis, N., Fedorak, R., Bazzoli, F., Hentschel, E., Mora, P., and et al. (1997). Short-course therapy with amoxycillin-clarithromycin triple therapy for 10 days (ACT-10) eradicates Helicobacter pylori and heals duodenal ulcer. ACT-10 Study Group. Alimentary pharmacology &amp; therapeutics </w:t>
      </w:r>
      <w:r w:rsidRPr="00235897">
        <w:rPr>
          <w:i/>
          <w:noProof/>
        </w:rPr>
        <w:t>11</w:t>
      </w:r>
      <w:r w:rsidRPr="00235897">
        <w:rPr>
          <w:noProof/>
        </w:rPr>
        <w:t>, 943‐952.</w:t>
      </w:r>
    </w:p>
    <w:p w14:paraId="7ADA3E53" w14:textId="47034264" w:rsidR="00560817" w:rsidRDefault="00AA01E3">
      <w:r>
        <w:fldChar w:fldCharType="end"/>
      </w:r>
    </w:p>
    <w:sectPr w:rsidR="00560817" w:rsidSect="00560817">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fa5pp8wsvzne5aa35dpp45rexx9t9tfwz&quot;&gt;Final_version&lt;record-ids&gt;&lt;item&gt;2696&lt;/item&gt;&lt;item&gt;2697&lt;/item&gt;&lt;item&gt;2698&lt;/item&gt;&lt;item&gt;2699&lt;/item&gt;&lt;item&gt;2700&lt;/item&gt;&lt;item&gt;2701&lt;/item&gt;&lt;item&gt;2702&lt;/item&gt;&lt;item&gt;2703&lt;/item&gt;&lt;item&gt;2704&lt;/item&gt;&lt;item&gt;2705&lt;/item&gt;&lt;item&gt;2706&lt;/item&gt;&lt;item&gt;2707&lt;/item&gt;&lt;item&gt;2708&lt;/item&gt;&lt;item&gt;2709&lt;/item&gt;&lt;item&gt;2710&lt;/item&gt;&lt;item&gt;2711&lt;/item&gt;&lt;item&gt;2712&lt;/item&gt;&lt;item&gt;2713&lt;/item&gt;&lt;item&gt;2714&lt;/item&gt;&lt;item&gt;2715&lt;/item&gt;&lt;item&gt;2716&lt;/item&gt;&lt;item&gt;2717&lt;/item&gt;&lt;item&gt;2718&lt;/item&gt;&lt;item&gt;2719&lt;/item&gt;&lt;item&gt;2720&lt;/item&gt;&lt;item&gt;2721&lt;/item&gt;&lt;item&gt;2722&lt;/item&gt;&lt;item&gt;2723&lt;/item&gt;&lt;item&gt;2725&lt;/item&gt;&lt;item&gt;2726&lt;/item&gt;&lt;item&gt;2727&lt;/item&gt;&lt;item&gt;2728&lt;/item&gt;&lt;item&gt;2729&lt;/item&gt;&lt;item&gt;2730&lt;/item&gt;&lt;item&gt;2731&lt;/item&gt;&lt;item&gt;2732&lt;/item&gt;&lt;item&gt;2733&lt;/item&gt;&lt;item&gt;2734&lt;/item&gt;&lt;item&gt;2735&lt;/item&gt;&lt;item&gt;2736&lt;/item&gt;&lt;item&gt;2929&lt;/item&gt;&lt;/record-ids&gt;&lt;/item&gt;&lt;/Libraries&gt;"/>
  </w:docVars>
  <w:rsids>
    <w:rsidRoot w:val="00560817"/>
    <w:rsid w:val="00005D6C"/>
    <w:rsid w:val="0000608B"/>
    <w:rsid w:val="000069B0"/>
    <w:rsid w:val="0001572B"/>
    <w:rsid w:val="0002024B"/>
    <w:rsid w:val="00020A5B"/>
    <w:rsid w:val="00031334"/>
    <w:rsid w:val="000358EE"/>
    <w:rsid w:val="000402E3"/>
    <w:rsid w:val="0005689A"/>
    <w:rsid w:val="00065875"/>
    <w:rsid w:val="00073BB0"/>
    <w:rsid w:val="00075D8D"/>
    <w:rsid w:val="00083CF3"/>
    <w:rsid w:val="000A3B6A"/>
    <w:rsid w:val="000B73FE"/>
    <w:rsid w:val="000C0510"/>
    <w:rsid w:val="000C41C2"/>
    <w:rsid w:val="000D1D1E"/>
    <w:rsid w:val="000D294F"/>
    <w:rsid w:val="000D38DC"/>
    <w:rsid w:val="000D56F4"/>
    <w:rsid w:val="000E0F9D"/>
    <w:rsid w:val="000F4445"/>
    <w:rsid w:val="00106B5A"/>
    <w:rsid w:val="00115FF2"/>
    <w:rsid w:val="00122C3F"/>
    <w:rsid w:val="001248CB"/>
    <w:rsid w:val="001323C4"/>
    <w:rsid w:val="00137404"/>
    <w:rsid w:val="0014336A"/>
    <w:rsid w:val="00144758"/>
    <w:rsid w:val="00145698"/>
    <w:rsid w:val="00161593"/>
    <w:rsid w:val="0017199E"/>
    <w:rsid w:val="00174338"/>
    <w:rsid w:val="001833DE"/>
    <w:rsid w:val="00183EE7"/>
    <w:rsid w:val="00185135"/>
    <w:rsid w:val="0018577A"/>
    <w:rsid w:val="001966F6"/>
    <w:rsid w:val="001A5181"/>
    <w:rsid w:val="001B1C49"/>
    <w:rsid w:val="001C5B26"/>
    <w:rsid w:val="001E64B1"/>
    <w:rsid w:val="002035FF"/>
    <w:rsid w:val="0021024B"/>
    <w:rsid w:val="00211828"/>
    <w:rsid w:val="0021484F"/>
    <w:rsid w:val="00217394"/>
    <w:rsid w:val="00231C99"/>
    <w:rsid w:val="00235897"/>
    <w:rsid w:val="00236FEA"/>
    <w:rsid w:val="00241D6E"/>
    <w:rsid w:val="00247CB6"/>
    <w:rsid w:val="0025143D"/>
    <w:rsid w:val="002531D2"/>
    <w:rsid w:val="0025519F"/>
    <w:rsid w:val="002575F4"/>
    <w:rsid w:val="00260B43"/>
    <w:rsid w:val="002653C3"/>
    <w:rsid w:val="00276D92"/>
    <w:rsid w:val="00281A7F"/>
    <w:rsid w:val="00284378"/>
    <w:rsid w:val="002C5771"/>
    <w:rsid w:val="002D7FDD"/>
    <w:rsid w:val="002E418E"/>
    <w:rsid w:val="00312E45"/>
    <w:rsid w:val="00314B17"/>
    <w:rsid w:val="003176FD"/>
    <w:rsid w:val="00363875"/>
    <w:rsid w:val="00376E6E"/>
    <w:rsid w:val="0037735C"/>
    <w:rsid w:val="0039098B"/>
    <w:rsid w:val="003B27DF"/>
    <w:rsid w:val="003C0340"/>
    <w:rsid w:val="003C2AFB"/>
    <w:rsid w:val="003C2B60"/>
    <w:rsid w:val="003E5E49"/>
    <w:rsid w:val="003E7C42"/>
    <w:rsid w:val="003F48FE"/>
    <w:rsid w:val="003F7A3A"/>
    <w:rsid w:val="00403502"/>
    <w:rsid w:val="00411E45"/>
    <w:rsid w:val="0042150A"/>
    <w:rsid w:val="00430BAC"/>
    <w:rsid w:val="0044142E"/>
    <w:rsid w:val="004448AD"/>
    <w:rsid w:val="0045490F"/>
    <w:rsid w:val="00466BFA"/>
    <w:rsid w:val="00467ACA"/>
    <w:rsid w:val="0047046B"/>
    <w:rsid w:val="00471798"/>
    <w:rsid w:val="0047265F"/>
    <w:rsid w:val="00490574"/>
    <w:rsid w:val="004A4104"/>
    <w:rsid w:val="004A4F82"/>
    <w:rsid w:val="004C07E9"/>
    <w:rsid w:val="004E03AF"/>
    <w:rsid w:val="004F17E0"/>
    <w:rsid w:val="004F17EB"/>
    <w:rsid w:val="004F1903"/>
    <w:rsid w:val="004F3A51"/>
    <w:rsid w:val="004F61FD"/>
    <w:rsid w:val="00502302"/>
    <w:rsid w:val="00502DB7"/>
    <w:rsid w:val="00504485"/>
    <w:rsid w:val="005076C1"/>
    <w:rsid w:val="0052544B"/>
    <w:rsid w:val="005302BD"/>
    <w:rsid w:val="00536461"/>
    <w:rsid w:val="00536B9D"/>
    <w:rsid w:val="00537BCE"/>
    <w:rsid w:val="00545393"/>
    <w:rsid w:val="00557AED"/>
    <w:rsid w:val="00557E35"/>
    <w:rsid w:val="00560817"/>
    <w:rsid w:val="005700C7"/>
    <w:rsid w:val="005B0D85"/>
    <w:rsid w:val="005C543A"/>
    <w:rsid w:val="005E1F94"/>
    <w:rsid w:val="005E7358"/>
    <w:rsid w:val="005F4150"/>
    <w:rsid w:val="006068E2"/>
    <w:rsid w:val="006139CE"/>
    <w:rsid w:val="00631545"/>
    <w:rsid w:val="00666E69"/>
    <w:rsid w:val="00671017"/>
    <w:rsid w:val="00674D2D"/>
    <w:rsid w:val="006756E3"/>
    <w:rsid w:val="00677AA2"/>
    <w:rsid w:val="0068533F"/>
    <w:rsid w:val="00693E42"/>
    <w:rsid w:val="006947C6"/>
    <w:rsid w:val="006B2E34"/>
    <w:rsid w:val="006C1D16"/>
    <w:rsid w:val="006D0BE2"/>
    <w:rsid w:val="006D4422"/>
    <w:rsid w:val="006D5E85"/>
    <w:rsid w:val="006E06D7"/>
    <w:rsid w:val="006E738B"/>
    <w:rsid w:val="006F3156"/>
    <w:rsid w:val="006F5CFF"/>
    <w:rsid w:val="006F6688"/>
    <w:rsid w:val="00703D6D"/>
    <w:rsid w:val="00704C59"/>
    <w:rsid w:val="00724F83"/>
    <w:rsid w:val="00730A5C"/>
    <w:rsid w:val="0074147B"/>
    <w:rsid w:val="00760652"/>
    <w:rsid w:val="00766540"/>
    <w:rsid w:val="00766F81"/>
    <w:rsid w:val="00772E82"/>
    <w:rsid w:val="0077403F"/>
    <w:rsid w:val="00785746"/>
    <w:rsid w:val="00795C5C"/>
    <w:rsid w:val="007A0352"/>
    <w:rsid w:val="007A3826"/>
    <w:rsid w:val="007A654C"/>
    <w:rsid w:val="007C6C46"/>
    <w:rsid w:val="007E2E6B"/>
    <w:rsid w:val="007F3B0B"/>
    <w:rsid w:val="007F3E4B"/>
    <w:rsid w:val="00821106"/>
    <w:rsid w:val="008241A2"/>
    <w:rsid w:val="00846DDF"/>
    <w:rsid w:val="00851490"/>
    <w:rsid w:val="00854450"/>
    <w:rsid w:val="0086459A"/>
    <w:rsid w:val="00875E35"/>
    <w:rsid w:val="00893964"/>
    <w:rsid w:val="008960F1"/>
    <w:rsid w:val="0089659E"/>
    <w:rsid w:val="00897F4E"/>
    <w:rsid w:val="008A0472"/>
    <w:rsid w:val="008A733A"/>
    <w:rsid w:val="008B43C0"/>
    <w:rsid w:val="008B7C28"/>
    <w:rsid w:val="008B7CB0"/>
    <w:rsid w:val="008C566B"/>
    <w:rsid w:val="008D4245"/>
    <w:rsid w:val="008D5F77"/>
    <w:rsid w:val="008E0DB7"/>
    <w:rsid w:val="008E669A"/>
    <w:rsid w:val="00912428"/>
    <w:rsid w:val="009254C3"/>
    <w:rsid w:val="00927798"/>
    <w:rsid w:val="00936D21"/>
    <w:rsid w:val="009437C7"/>
    <w:rsid w:val="00943AA3"/>
    <w:rsid w:val="00952A78"/>
    <w:rsid w:val="009614A6"/>
    <w:rsid w:val="00961C6F"/>
    <w:rsid w:val="009625B5"/>
    <w:rsid w:val="00967540"/>
    <w:rsid w:val="009679B3"/>
    <w:rsid w:val="00994FFD"/>
    <w:rsid w:val="009A1462"/>
    <w:rsid w:val="009B343A"/>
    <w:rsid w:val="009C1C5A"/>
    <w:rsid w:val="00A05545"/>
    <w:rsid w:val="00A06CF0"/>
    <w:rsid w:val="00A11808"/>
    <w:rsid w:val="00A2110A"/>
    <w:rsid w:val="00A2711B"/>
    <w:rsid w:val="00A27289"/>
    <w:rsid w:val="00A57E9F"/>
    <w:rsid w:val="00A61C27"/>
    <w:rsid w:val="00A87851"/>
    <w:rsid w:val="00A87C03"/>
    <w:rsid w:val="00A90EC5"/>
    <w:rsid w:val="00A9254E"/>
    <w:rsid w:val="00AA01E3"/>
    <w:rsid w:val="00AE27AB"/>
    <w:rsid w:val="00AE4F22"/>
    <w:rsid w:val="00AF6021"/>
    <w:rsid w:val="00B024DB"/>
    <w:rsid w:val="00B02500"/>
    <w:rsid w:val="00B07CA0"/>
    <w:rsid w:val="00B1055C"/>
    <w:rsid w:val="00B17838"/>
    <w:rsid w:val="00B31067"/>
    <w:rsid w:val="00B56806"/>
    <w:rsid w:val="00B57F8A"/>
    <w:rsid w:val="00B77381"/>
    <w:rsid w:val="00B77CA7"/>
    <w:rsid w:val="00B81A82"/>
    <w:rsid w:val="00B86FDF"/>
    <w:rsid w:val="00B91011"/>
    <w:rsid w:val="00B92722"/>
    <w:rsid w:val="00B94777"/>
    <w:rsid w:val="00BA2B8B"/>
    <w:rsid w:val="00BA3CBB"/>
    <w:rsid w:val="00BB7DB4"/>
    <w:rsid w:val="00BC3816"/>
    <w:rsid w:val="00BD20C9"/>
    <w:rsid w:val="00BE54CA"/>
    <w:rsid w:val="00BE5DD9"/>
    <w:rsid w:val="00BF63A5"/>
    <w:rsid w:val="00C04550"/>
    <w:rsid w:val="00C06BF5"/>
    <w:rsid w:val="00C10289"/>
    <w:rsid w:val="00C11910"/>
    <w:rsid w:val="00C12445"/>
    <w:rsid w:val="00C156D4"/>
    <w:rsid w:val="00C30A8A"/>
    <w:rsid w:val="00C35765"/>
    <w:rsid w:val="00C573CD"/>
    <w:rsid w:val="00C646B9"/>
    <w:rsid w:val="00C65982"/>
    <w:rsid w:val="00C66303"/>
    <w:rsid w:val="00C82910"/>
    <w:rsid w:val="00CA70E8"/>
    <w:rsid w:val="00CB3520"/>
    <w:rsid w:val="00CC5850"/>
    <w:rsid w:val="00CD6D56"/>
    <w:rsid w:val="00CD7B3E"/>
    <w:rsid w:val="00CF14E7"/>
    <w:rsid w:val="00CF507C"/>
    <w:rsid w:val="00D05014"/>
    <w:rsid w:val="00D0523E"/>
    <w:rsid w:val="00D07858"/>
    <w:rsid w:val="00D154B8"/>
    <w:rsid w:val="00D21202"/>
    <w:rsid w:val="00D26ED0"/>
    <w:rsid w:val="00D35A45"/>
    <w:rsid w:val="00D37AE2"/>
    <w:rsid w:val="00D41C94"/>
    <w:rsid w:val="00D50565"/>
    <w:rsid w:val="00D55160"/>
    <w:rsid w:val="00D56880"/>
    <w:rsid w:val="00D5705F"/>
    <w:rsid w:val="00D815F2"/>
    <w:rsid w:val="00D82683"/>
    <w:rsid w:val="00D86E56"/>
    <w:rsid w:val="00D9070C"/>
    <w:rsid w:val="00DA19C6"/>
    <w:rsid w:val="00DA6341"/>
    <w:rsid w:val="00DB197C"/>
    <w:rsid w:val="00DC4F07"/>
    <w:rsid w:val="00DD1219"/>
    <w:rsid w:val="00DE5DDE"/>
    <w:rsid w:val="00E007A2"/>
    <w:rsid w:val="00E235AD"/>
    <w:rsid w:val="00E32116"/>
    <w:rsid w:val="00E37E6C"/>
    <w:rsid w:val="00E51A6D"/>
    <w:rsid w:val="00E628E0"/>
    <w:rsid w:val="00E83E2B"/>
    <w:rsid w:val="00E84A48"/>
    <w:rsid w:val="00EB6446"/>
    <w:rsid w:val="00ED63E4"/>
    <w:rsid w:val="00ED7941"/>
    <w:rsid w:val="00EF47DC"/>
    <w:rsid w:val="00EF6A5A"/>
    <w:rsid w:val="00F0461D"/>
    <w:rsid w:val="00F07707"/>
    <w:rsid w:val="00F135AC"/>
    <w:rsid w:val="00F13AB4"/>
    <w:rsid w:val="00F16BE4"/>
    <w:rsid w:val="00F55950"/>
    <w:rsid w:val="00F57DFF"/>
    <w:rsid w:val="00F715E7"/>
    <w:rsid w:val="00F721E6"/>
    <w:rsid w:val="00F96F4C"/>
    <w:rsid w:val="00FA2440"/>
    <w:rsid w:val="00FB39E5"/>
    <w:rsid w:val="00FB48FE"/>
    <w:rsid w:val="00FB4AF8"/>
    <w:rsid w:val="00FB7090"/>
    <w:rsid w:val="00FB7A31"/>
    <w:rsid w:val="00FD2F03"/>
    <w:rsid w:val="00FE129E"/>
    <w:rsid w:val="00FF63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EE84BF4"/>
  <w15:chartTrackingRefBased/>
  <w15:docId w15:val="{D95DFFD5-F9E7-4D49-A007-73F31FC0F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0817"/>
    <w:pPr>
      <w:spacing w:after="20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1Light-Accent31">
    <w:name w:val="List Table 1 Light - Accent 31"/>
    <w:basedOn w:val="TableNormal"/>
    <w:next w:val="ListTable1Light-Accent3"/>
    <w:uiPriority w:val="46"/>
    <w:rsid w:val="00560817"/>
    <w:rPr>
      <w:lang w:val="de-DE"/>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Caption">
    <w:name w:val="caption"/>
    <w:basedOn w:val="Normal"/>
    <w:next w:val="Normal"/>
    <w:uiPriority w:val="35"/>
    <w:unhideWhenUsed/>
    <w:qFormat/>
    <w:rsid w:val="00560817"/>
    <w:rPr>
      <w:i/>
      <w:iCs/>
      <w:color w:val="44546A" w:themeColor="text2"/>
      <w:sz w:val="18"/>
      <w:szCs w:val="18"/>
      <w:lang w:val="de-DE"/>
    </w:rPr>
  </w:style>
  <w:style w:type="table" w:styleId="ListTable1Light-Accent3">
    <w:name w:val="List Table 1 Light Accent 3"/>
    <w:basedOn w:val="TableNormal"/>
    <w:uiPriority w:val="46"/>
    <w:rsid w:val="00560817"/>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AA01E3"/>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A01E3"/>
    <w:rPr>
      <w:rFonts w:ascii="Calibri" w:hAnsi="Calibri" w:cs="Calibri"/>
      <w:sz w:val="22"/>
      <w:szCs w:val="22"/>
    </w:rPr>
  </w:style>
  <w:style w:type="paragraph" w:customStyle="1" w:styleId="EndNoteBibliography">
    <w:name w:val="EndNote Bibliography"/>
    <w:basedOn w:val="Normal"/>
    <w:link w:val="EndNoteBibliographyChar"/>
    <w:rsid w:val="00AA01E3"/>
    <w:rPr>
      <w:rFonts w:ascii="Calibri" w:hAnsi="Calibri" w:cs="Calibri"/>
    </w:rPr>
  </w:style>
  <w:style w:type="character" w:customStyle="1" w:styleId="EndNoteBibliographyChar">
    <w:name w:val="EndNote Bibliography Char"/>
    <w:basedOn w:val="DefaultParagraphFont"/>
    <w:link w:val="EndNoteBibliography"/>
    <w:rsid w:val="00AA01E3"/>
    <w:rPr>
      <w:rFonts w:ascii="Calibr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0</Pages>
  <Words>7715</Words>
  <Characters>4397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dentop  Berit Ada</dc:creator>
  <cp:keywords/>
  <dc:description/>
  <cp:lastModifiedBy>Siedentop  Berit Ada</cp:lastModifiedBy>
  <cp:revision>8</cp:revision>
  <dcterms:created xsi:type="dcterms:W3CDTF">2024-10-13T12:53:00Z</dcterms:created>
  <dcterms:modified xsi:type="dcterms:W3CDTF">2024-11-07T10:01:00Z</dcterms:modified>
</cp:coreProperties>
</file>